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D2820" w:rsidRDefault="001D2820"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1D2820" w:rsidRPr="00BF0354" w:rsidRDefault="001D2820"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1D2820" w:rsidRDefault="001D2820"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1D2820" w:rsidRPr="00BF0354" w:rsidRDefault="001D2820"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D2820" w:rsidRDefault="001D2820" w:rsidP="00BF7EB9">
                            <w:pPr>
                              <w:pStyle w:val="Untertitel"/>
                              <w:rPr>
                                <w:b/>
                              </w:rPr>
                            </w:pPr>
                            <w:r>
                              <w:rPr>
                                <w:b/>
                              </w:rPr>
                              <w:t>MSE - Masterthesis</w:t>
                            </w:r>
                          </w:p>
                          <w:p w:rsidR="001D2820" w:rsidRPr="00BF0354" w:rsidRDefault="001D2820" w:rsidP="00BF7EB9">
                            <w:pPr>
                              <w:pStyle w:val="Untertitel"/>
                            </w:pPr>
                            <w:r w:rsidRPr="00BF0354">
                              <w:t>im Studiengang</w:t>
                            </w:r>
                            <w:r w:rsidRPr="00BF0354">
                              <w:br/>
                            </w:r>
                            <w:r>
                              <w:t>Elektro- und Informationstechnik</w:t>
                            </w:r>
                          </w:p>
                          <w:p w:rsidR="001D2820" w:rsidRDefault="001D2820" w:rsidP="005D26BD">
                            <w:pPr>
                              <w:pStyle w:val="Untertitel"/>
                            </w:pPr>
                            <w:r>
                              <w:t>vorgelegt von</w:t>
                            </w:r>
                          </w:p>
                          <w:p w:rsidR="001D2820" w:rsidRDefault="001D2820" w:rsidP="00BA7590">
                            <w:pPr>
                              <w:pStyle w:val="Untertitel"/>
                            </w:pPr>
                            <w:r>
                              <w:rPr>
                                <w:b/>
                              </w:rPr>
                              <w:t>Attila Horvath</w:t>
                            </w:r>
                            <w:r>
                              <w:rPr>
                                <w:b/>
                              </w:rPr>
                              <w:br/>
                            </w:r>
                          </w:p>
                          <w:p w:rsidR="001D2820" w:rsidRPr="00BA7590" w:rsidRDefault="001D282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1D2820" w:rsidRDefault="001D2820" w:rsidP="00BF7EB9">
                      <w:pPr>
                        <w:pStyle w:val="Untertitel"/>
                        <w:rPr>
                          <w:b/>
                        </w:rPr>
                      </w:pPr>
                      <w:r>
                        <w:rPr>
                          <w:b/>
                        </w:rPr>
                        <w:t>MSE - Masterthesis</w:t>
                      </w:r>
                    </w:p>
                    <w:p w:rsidR="001D2820" w:rsidRPr="00BF0354" w:rsidRDefault="001D2820" w:rsidP="00BF7EB9">
                      <w:pPr>
                        <w:pStyle w:val="Untertitel"/>
                      </w:pPr>
                      <w:r w:rsidRPr="00BF0354">
                        <w:t>im Studiengang</w:t>
                      </w:r>
                      <w:r w:rsidRPr="00BF0354">
                        <w:br/>
                      </w:r>
                      <w:r>
                        <w:t>Elektro- und Informationstechnik</w:t>
                      </w:r>
                    </w:p>
                    <w:p w:rsidR="001D2820" w:rsidRDefault="001D2820" w:rsidP="005D26BD">
                      <w:pPr>
                        <w:pStyle w:val="Untertitel"/>
                      </w:pPr>
                      <w:r>
                        <w:t>vorgelegt von</w:t>
                      </w:r>
                    </w:p>
                    <w:p w:rsidR="001D2820" w:rsidRDefault="001D2820" w:rsidP="00BA7590">
                      <w:pPr>
                        <w:pStyle w:val="Untertitel"/>
                      </w:pPr>
                      <w:r>
                        <w:rPr>
                          <w:b/>
                        </w:rPr>
                        <w:t>Attila Horvath</w:t>
                      </w:r>
                      <w:r>
                        <w:rPr>
                          <w:b/>
                        </w:rPr>
                        <w:br/>
                      </w:r>
                    </w:p>
                    <w:p w:rsidR="001D2820" w:rsidRPr="00BA7590" w:rsidRDefault="001D282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D2820" w:rsidRPr="00BF0354" w:rsidRDefault="001D2820"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1D2820" w:rsidRPr="00BF0354" w:rsidRDefault="001D2820"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929912"/>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929913"/>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929914"/>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5929915"/>
      <w:r>
        <w:lastRenderedPageBreak/>
        <w:t>Inhaltsverzeichnis</w:t>
      </w:r>
      <w:bookmarkEnd w:id="6"/>
    </w:p>
    <w:p w:rsidR="00667DC3"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667DC3">
        <w:t>Ehrenwörtliche Erklärung</w:t>
      </w:r>
      <w:r w:rsidR="00667DC3">
        <w:tab/>
      </w:r>
      <w:r w:rsidR="00667DC3">
        <w:fldChar w:fldCharType="begin"/>
      </w:r>
      <w:r w:rsidR="00667DC3">
        <w:instrText xml:space="preserve"> PAGEREF _Toc535929912 \h </w:instrText>
      </w:r>
      <w:r w:rsidR="00667DC3">
        <w:fldChar w:fldCharType="separate"/>
      </w:r>
      <w:r w:rsidR="00667DC3">
        <w:t>2</w:t>
      </w:r>
      <w:r w:rsidR="00667DC3">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929913 \h </w:instrText>
      </w:r>
      <w:r>
        <w:fldChar w:fldCharType="separate"/>
      </w:r>
      <w:r>
        <w:t>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rsidRPr="00667DC3">
        <w:rPr>
          <w:lang w:val="de-CH"/>
        </w:rPr>
        <w:t>Abstract</w:t>
      </w:r>
      <w:r>
        <w:tab/>
      </w:r>
      <w:r>
        <w:fldChar w:fldCharType="begin"/>
      </w:r>
      <w:r>
        <w:instrText xml:space="preserve"> PAGEREF _Toc535929914 \h </w:instrText>
      </w:r>
      <w:r>
        <w:fldChar w:fldCharType="separate"/>
      </w:r>
      <w:r>
        <w:t>4</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929915 \h </w:instrText>
      </w:r>
      <w:r>
        <w:fldChar w:fldCharType="separate"/>
      </w:r>
      <w:r>
        <w:t>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929916 \h </w:instrText>
      </w:r>
      <w:r>
        <w:fldChar w:fldCharType="separate"/>
      </w:r>
      <w:r>
        <w:t>7</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929917 \h </w:instrText>
      </w:r>
      <w:r>
        <w:fldChar w:fldCharType="separate"/>
      </w:r>
      <w:r>
        <w:t>9</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929918 \h </w:instrText>
      </w:r>
      <w:r>
        <w:fldChar w:fldCharType="separate"/>
      </w:r>
      <w:r>
        <w:t>10</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929919 \h </w:instrText>
      </w:r>
      <w:r>
        <w:fldChar w:fldCharType="separate"/>
      </w:r>
      <w:r>
        <w:t>1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929920 \h </w:instrText>
      </w:r>
      <w:r>
        <w:fldChar w:fldCharType="separate"/>
      </w:r>
      <w:r>
        <w:t>1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929921 \h </w:instrText>
      </w:r>
      <w:r>
        <w:fldChar w:fldCharType="separate"/>
      </w:r>
      <w:r>
        <w:t>12</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929922 \h </w:instrText>
      </w:r>
      <w:r>
        <w:fldChar w:fldCharType="separate"/>
      </w:r>
      <w:r>
        <w:t>1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929923 \h </w:instrText>
      </w:r>
      <w:r>
        <w:fldChar w:fldCharType="separate"/>
      </w:r>
      <w:r>
        <w:t>1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929924 \h </w:instrText>
      </w:r>
      <w:r>
        <w:fldChar w:fldCharType="separate"/>
      </w:r>
      <w:r>
        <w:t>1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929925 \h </w:instrText>
      </w:r>
      <w:r>
        <w:fldChar w:fldCharType="separate"/>
      </w:r>
      <w:r>
        <w:t>1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929926 \h </w:instrText>
      </w:r>
      <w:r>
        <w:fldChar w:fldCharType="separate"/>
      </w:r>
      <w:r>
        <w:t>1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929927 \h </w:instrText>
      </w:r>
      <w:r>
        <w:fldChar w:fldCharType="separate"/>
      </w:r>
      <w:r>
        <w:t>17</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929928 \h </w:instrText>
      </w:r>
      <w:r>
        <w:fldChar w:fldCharType="separate"/>
      </w:r>
      <w:r>
        <w:t>18</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5929929 \h </w:instrText>
      </w:r>
      <w:r>
        <w:fldChar w:fldCharType="separate"/>
      </w:r>
      <w:r>
        <w:t>2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929930 \h </w:instrText>
      </w:r>
      <w:r>
        <w:fldChar w:fldCharType="separate"/>
      </w:r>
      <w:r>
        <w:t>2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rsidRPr="00667DC3">
        <w:rPr>
          <w:lang w:val="de-CH"/>
        </w:rPr>
        <w:t>4.2</w:t>
      </w:r>
      <w:r>
        <w:rPr>
          <w:rFonts w:asciiTheme="minorHAnsi" w:eastAsiaTheme="minorEastAsia" w:hAnsiTheme="minorHAnsi" w:cstheme="minorBidi"/>
          <w:sz w:val="22"/>
          <w:szCs w:val="22"/>
          <w:lang w:val="de-CH" w:eastAsia="de-CH"/>
        </w:rPr>
        <w:tab/>
      </w:r>
      <w:r w:rsidRPr="00667DC3">
        <w:rPr>
          <w:lang w:val="de-CH"/>
        </w:rPr>
        <w:t>Pyrheliometer</w:t>
      </w:r>
      <w:r>
        <w:tab/>
      </w:r>
      <w:r>
        <w:fldChar w:fldCharType="begin"/>
      </w:r>
      <w:r>
        <w:instrText xml:space="preserve"> PAGEREF _Toc535929931 \h </w:instrText>
      </w:r>
      <w:r>
        <w:fldChar w:fldCharType="separate"/>
      </w:r>
      <w:r>
        <w:t>2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929932 \h </w:instrText>
      </w:r>
      <w:r>
        <w:fldChar w:fldCharType="separate"/>
      </w:r>
      <w:r>
        <w:t>2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929933 \h </w:instrText>
      </w:r>
      <w:r>
        <w:fldChar w:fldCharType="separate"/>
      </w:r>
      <w:r>
        <w:t>2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929934 \h </w:instrText>
      </w:r>
      <w:r>
        <w:fldChar w:fldCharType="separate"/>
      </w:r>
      <w:r>
        <w:t>22</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1F344D">
        <w:rPr>
          <w:iCs/>
        </w:rPr>
        <w:t>zirkumsolare</w:t>
      </w:r>
      <w:r>
        <w:t xml:space="preserve"> Sonnenstrahlung</w:t>
      </w:r>
      <w:r>
        <w:tab/>
      </w:r>
      <w:r>
        <w:fldChar w:fldCharType="begin"/>
      </w:r>
      <w:r>
        <w:instrText xml:space="preserve"> PAGEREF _Toc535929935 \h </w:instrText>
      </w:r>
      <w:r>
        <w:fldChar w:fldCharType="separate"/>
      </w:r>
      <w:r>
        <w:t>22</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1F344D">
        <w:rPr>
          <w:color w:val="000000" w:themeColor="text1"/>
        </w:rPr>
        <w:t>Sky</w:t>
      </w:r>
      <w:r>
        <w:t xml:space="preserve"> Cameras - Stand der Technik</w:t>
      </w:r>
      <w:r>
        <w:tab/>
      </w:r>
      <w:r>
        <w:fldChar w:fldCharType="begin"/>
      </w:r>
      <w:r>
        <w:instrText xml:space="preserve"> PAGEREF _Toc535929936 \h </w:instrText>
      </w:r>
      <w:r>
        <w:fldChar w:fldCharType="separate"/>
      </w:r>
      <w:r>
        <w:t>2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929937 \h </w:instrText>
      </w:r>
      <w:r>
        <w:fldChar w:fldCharType="separate"/>
      </w:r>
      <w:r>
        <w:t>2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929938 \h </w:instrText>
      </w:r>
      <w:r>
        <w:fldChar w:fldCharType="separate"/>
      </w:r>
      <w:r>
        <w:t>27</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Sky Cameras und HDR - Fotografie</w:t>
      </w:r>
      <w:r>
        <w:tab/>
      </w:r>
      <w:r>
        <w:fldChar w:fldCharType="begin"/>
      </w:r>
      <w:r>
        <w:instrText xml:space="preserve"> PAGEREF _Toc535929939 \h </w:instrText>
      </w:r>
      <w:r>
        <w:fldChar w:fldCharType="separate"/>
      </w:r>
      <w:r>
        <w:t>2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929940 \h </w:instrText>
      </w:r>
      <w:r>
        <w:fldChar w:fldCharType="separate"/>
      </w:r>
      <w:r>
        <w:t>2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929941 \h </w:instrText>
      </w:r>
      <w:r>
        <w:fldChar w:fldCharType="separate"/>
      </w:r>
      <w:r>
        <w:t>29</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929942 \h </w:instrText>
      </w:r>
      <w:r>
        <w:fldChar w:fldCharType="separate"/>
      </w:r>
      <w:r>
        <w:t>3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929943 \h </w:instrText>
      </w:r>
      <w:r>
        <w:fldChar w:fldCharType="separate"/>
      </w:r>
      <w:r>
        <w:t>3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929944 \h </w:instrText>
      </w:r>
      <w:r>
        <w:fldChar w:fldCharType="separate"/>
      </w:r>
      <w:r>
        <w:t>34</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929945 \h </w:instrText>
      </w:r>
      <w:r>
        <w:fldChar w:fldCharType="separate"/>
      </w:r>
      <w:r>
        <w:t>3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929946 \h </w:instrText>
      </w:r>
      <w:r>
        <w:fldChar w:fldCharType="separate"/>
      </w:r>
      <w:r>
        <w:t>3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929947 \h </w:instrText>
      </w:r>
      <w:r>
        <w:fldChar w:fldCharType="separate"/>
      </w:r>
      <w:r>
        <w:t>37</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929948 \h </w:instrText>
      </w:r>
      <w:r>
        <w:fldChar w:fldCharType="separate"/>
      </w:r>
      <w:r>
        <w:t>39</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Hardware</w:t>
      </w:r>
      <w:r>
        <w:tab/>
      </w:r>
      <w:r>
        <w:fldChar w:fldCharType="begin"/>
      </w:r>
      <w:r>
        <w:instrText xml:space="preserve"> PAGEREF _Toc535929949 \h </w:instrText>
      </w:r>
      <w:r>
        <w:fldChar w:fldCharType="separate"/>
      </w:r>
      <w:r>
        <w:t>4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5929950 \h </w:instrText>
      </w:r>
      <w:r>
        <w:fldChar w:fldCharType="separate"/>
      </w:r>
      <w:r>
        <w:t>4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929951 \h </w:instrText>
      </w:r>
      <w:r>
        <w:fldChar w:fldCharType="separate"/>
      </w:r>
      <w:r>
        <w:t>41</w:t>
      </w:r>
      <w:r>
        <w:fldChar w:fldCharType="end"/>
      </w:r>
    </w:p>
    <w:p w:rsidR="00667DC3" w:rsidRDefault="00667DC3">
      <w:pPr>
        <w:pStyle w:val="Verzeichnis3"/>
        <w:rPr>
          <w:rFonts w:asciiTheme="minorHAnsi" w:eastAsiaTheme="minorEastAsia" w:hAnsiTheme="minorHAnsi" w:cstheme="minorBidi"/>
          <w:sz w:val="22"/>
          <w:szCs w:val="22"/>
          <w:lang w:val="de-CH" w:eastAsia="de-CH"/>
        </w:rPr>
      </w:pPr>
      <w:r>
        <w:t>10.2.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929952 \h </w:instrText>
      </w:r>
      <w:r>
        <w:fldChar w:fldCharType="separate"/>
      </w:r>
      <w:r>
        <w:t>42</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929953 \h </w:instrText>
      </w:r>
      <w:r>
        <w:fldChar w:fldCharType="separate"/>
      </w:r>
      <w:r>
        <w:t>4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929954 \h </w:instrText>
      </w:r>
      <w:r>
        <w:fldChar w:fldCharType="separate"/>
      </w:r>
      <w:r>
        <w:t>4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5</w:t>
      </w:r>
      <w:r>
        <w:rPr>
          <w:rFonts w:asciiTheme="minorHAnsi" w:eastAsiaTheme="minorEastAsia" w:hAnsiTheme="minorHAnsi" w:cstheme="minorBidi"/>
          <w:sz w:val="22"/>
          <w:szCs w:val="22"/>
          <w:lang w:val="de-CH" w:eastAsia="de-CH"/>
        </w:rPr>
        <w:tab/>
      </w:r>
      <w:r>
        <w:t>Kostenaufstellung der ProSekKa Sky Camera</w:t>
      </w:r>
      <w:r>
        <w:tab/>
      </w:r>
      <w:r>
        <w:fldChar w:fldCharType="begin"/>
      </w:r>
      <w:r>
        <w:instrText xml:space="preserve"> PAGEREF _Toc535929955 \h </w:instrText>
      </w:r>
      <w:r>
        <w:fldChar w:fldCharType="separate"/>
      </w:r>
      <w:r>
        <w:t>4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5929956 \h </w:instrText>
      </w:r>
      <w:r>
        <w:fldChar w:fldCharType="separate"/>
      </w:r>
      <w:r>
        <w:t>4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929957 \h </w:instrText>
      </w:r>
      <w:r>
        <w:fldChar w:fldCharType="separate"/>
      </w:r>
      <w:r>
        <w:t>46</w:t>
      </w:r>
      <w:r>
        <w:fldChar w:fldCharType="end"/>
      </w:r>
    </w:p>
    <w:p w:rsidR="00667DC3" w:rsidRDefault="00667DC3">
      <w:pPr>
        <w:pStyle w:val="Verzeichnis3"/>
        <w:rPr>
          <w:rFonts w:asciiTheme="minorHAnsi" w:eastAsiaTheme="minorEastAsia" w:hAnsiTheme="minorHAnsi" w:cstheme="minorBidi"/>
          <w:sz w:val="22"/>
          <w:szCs w:val="22"/>
          <w:lang w:val="de-CH" w:eastAsia="de-CH"/>
        </w:rPr>
      </w:pPr>
      <w:r>
        <w:t>11.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929958 \h </w:instrText>
      </w:r>
      <w:r>
        <w:fldChar w:fldCharType="separate"/>
      </w:r>
      <w:r>
        <w:t>47</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929959 \h </w:instrText>
      </w:r>
      <w:r>
        <w:fldChar w:fldCharType="separate"/>
      </w:r>
      <w:r>
        <w:t>48</w:t>
      </w:r>
      <w:r>
        <w:fldChar w:fldCharType="end"/>
      </w:r>
    </w:p>
    <w:p w:rsidR="00667DC3" w:rsidRDefault="00667DC3">
      <w:pPr>
        <w:pStyle w:val="Verzeichnis3"/>
        <w:rPr>
          <w:rFonts w:asciiTheme="minorHAnsi" w:eastAsiaTheme="minorEastAsia" w:hAnsiTheme="minorHAnsi" w:cstheme="minorBidi"/>
          <w:sz w:val="22"/>
          <w:szCs w:val="22"/>
          <w:lang w:val="de-CH" w:eastAsia="de-CH"/>
        </w:rPr>
      </w:pPr>
      <w:r>
        <w:t>11.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5929960 \h </w:instrText>
      </w:r>
      <w:r>
        <w:fldChar w:fldCharType="separate"/>
      </w:r>
      <w:r>
        <w:t>4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929961 \h </w:instrText>
      </w:r>
      <w:r>
        <w:fldChar w:fldCharType="separate"/>
      </w:r>
      <w:r>
        <w:t>5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929962 \h </w:instrText>
      </w:r>
      <w:r>
        <w:fldChar w:fldCharType="separate"/>
      </w:r>
      <w:r>
        <w:t>55</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5929963 \h </w:instrText>
      </w:r>
      <w:r>
        <w:fldChar w:fldCharType="separate"/>
      </w:r>
      <w:r>
        <w:t>5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929964 \h </w:instrText>
      </w:r>
      <w:r>
        <w:fldChar w:fldCharType="separate"/>
      </w:r>
      <w:r>
        <w:t>59</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7</w:t>
      </w:r>
      <w:r>
        <w:rPr>
          <w:rFonts w:asciiTheme="minorHAnsi" w:eastAsiaTheme="minorEastAsia" w:hAnsiTheme="minorHAnsi" w:cstheme="minorBidi"/>
          <w:sz w:val="22"/>
          <w:szCs w:val="22"/>
          <w:lang w:val="de-CH" w:eastAsia="de-CH"/>
        </w:rPr>
        <w:tab/>
      </w:r>
      <w:r>
        <w:t>Segmentierung</w:t>
      </w:r>
      <w:r>
        <w:tab/>
      </w:r>
      <w:r>
        <w:fldChar w:fldCharType="begin"/>
      </w:r>
      <w:r>
        <w:instrText xml:space="preserve"> PAGEREF _Toc535929965 \h </w:instrText>
      </w:r>
      <w:r>
        <w:fldChar w:fldCharType="separate"/>
      </w:r>
      <w:r>
        <w:t>59</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8</w:t>
      </w:r>
      <w:r>
        <w:rPr>
          <w:rFonts w:asciiTheme="minorHAnsi" w:eastAsiaTheme="minorEastAsia" w:hAnsiTheme="minorHAnsi" w:cstheme="minorBidi"/>
          <w:sz w:val="22"/>
          <w:szCs w:val="22"/>
          <w:lang w:val="de-CH" w:eastAsia="de-CH"/>
        </w:rPr>
        <w:tab/>
      </w:r>
      <w:r>
        <w:t>Implementation der Segmentierung</w:t>
      </w:r>
      <w:r>
        <w:tab/>
      </w:r>
      <w:r>
        <w:fldChar w:fldCharType="begin"/>
      </w:r>
      <w:r>
        <w:instrText xml:space="preserve"> PAGEREF _Toc535929966 \h </w:instrText>
      </w:r>
      <w:r>
        <w:fldChar w:fldCharType="separate"/>
      </w:r>
      <w:r>
        <w:t>6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9</w:t>
      </w:r>
      <w:r>
        <w:rPr>
          <w:rFonts w:asciiTheme="minorHAnsi" w:eastAsiaTheme="minorEastAsia" w:hAnsiTheme="minorHAnsi" w:cstheme="minorBidi"/>
          <w:sz w:val="22"/>
          <w:szCs w:val="22"/>
          <w:lang w:val="de-CH" w:eastAsia="de-CH"/>
        </w:rPr>
        <w:tab/>
      </w:r>
      <w:r>
        <w:t>Wolken Tracking</w:t>
      </w:r>
      <w:r>
        <w:tab/>
      </w:r>
      <w:r>
        <w:fldChar w:fldCharType="begin"/>
      </w:r>
      <w:r>
        <w:instrText xml:space="preserve"> PAGEREF _Toc535929967 \h </w:instrText>
      </w:r>
      <w:r>
        <w:fldChar w:fldCharType="separate"/>
      </w:r>
      <w:r>
        <w:t>6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10</w:t>
      </w:r>
      <w:r>
        <w:rPr>
          <w:rFonts w:asciiTheme="minorHAnsi" w:eastAsiaTheme="minorEastAsia" w:hAnsiTheme="minorHAnsi" w:cstheme="minorBidi"/>
          <w:sz w:val="22"/>
          <w:szCs w:val="22"/>
          <w:lang w:val="de-CH" w:eastAsia="de-CH"/>
        </w:rPr>
        <w:tab/>
      </w:r>
      <w:r>
        <w:t>Implementation des Wolken Trackings</w:t>
      </w:r>
      <w:r>
        <w:tab/>
      </w:r>
      <w:r>
        <w:fldChar w:fldCharType="begin"/>
      </w:r>
      <w:r>
        <w:instrText xml:space="preserve"> PAGEREF _Toc535929968 \h </w:instrText>
      </w:r>
      <w:r>
        <w:fldChar w:fldCharType="separate"/>
      </w:r>
      <w:r>
        <w:t>61</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929969 \h </w:instrText>
      </w:r>
      <w:r>
        <w:fldChar w:fldCharType="separate"/>
      </w:r>
      <w:r>
        <w:t>6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929970 \h </w:instrText>
      </w:r>
      <w:r>
        <w:fldChar w:fldCharType="separate"/>
      </w:r>
      <w:r>
        <w:t>6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929971 \h </w:instrText>
      </w:r>
      <w:r>
        <w:fldChar w:fldCharType="separate"/>
      </w:r>
      <w:r>
        <w:t>6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929972 \h </w:instrText>
      </w:r>
      <w:r>
        <w:fldChar w:fldCharType="separate"/>
      </w:r>
      <w:r>
        <w:t>64</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929973 \h </w:instrText>
      </w:r>
      <w:r>
        <w:fldChar w:fldCharType="separate"/>
      </w:r>
      <w:r>
        <w:t>6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929974 \h </w:instrText>
      </w:r>
      <w:r>
        <w:fldChar w:fldCharType="separate"/>
      </w:r>
      <w:r>
        <w:t>66</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rsidRPr="00667DC3">
        <w:rPr>
          <w:lang w:val="de-CH"/>
        </w:rPr>
        <w:t>Quellenverzeichnis</w:t>
      </w:r>
      <w:r>
        <w:tab/>
      </w:r>
      <w:r>
        <w:fldChar w:fldCharType="begin"/>
      </w:r>
      <w:r>
        <w:instrText xml:space="preserve"> PAGEREF _Toc535929975 \h </w:instrText>
      </w:r>
      <w:r>
        <w:fldChar w:fldCharType="separate"/>
      </w:r>
      <w:r>
        <w:t>67</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929976 \h </w:instrText>
      </w:r>
      <w:r>
        <w:fldChar w:fldCharType="separate"/>
      </w:r>
      <w:r>
        <w:t>69</w:t>
      </w:r>
      <w:r>
        <w:fldChar w:fldCharType="end"/>
      </w:r>
    </w:p>
    <w:p w:rsidR="00284FA6" w:rsidRDefault="00284FA6">
      <w:pPr>
        <w:pStyle w:val="berschrift1"/>
        <w:numPr>
          <w:ilvl w:val="0"/>
          <w:numId w:val="0"/>
        </w:numPr>
      </w:pPr>
      <w:r>
        <w:rPr>
          <w:noProof/>
          <w:sz w:val="24"/>
        </w:rPr>
        <w:lastRenderedPageBreak/>
        <w:fldChar w:fldCharType="end"/>
      </w:r>
      <w:bookmarkStart w:id="7" w:name="_Toc535929916"/>
      <w:r>
        <w:t>Abbildungsverzeichnis</w:t>
      </w:r>
      <w:bookmarkEnd w:id="7"/>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8074A">
        <w:t>Abbildung 1: Wolkentypen [2]</w:t>
      </w:r>
      <w:r w:rsidR="0018074A">
        <w:tab/>
      </w:r>
      <w:r w:rsidR="0018074A">
        <w:fldChar w:fldCharType="begin"/>
      </w:r>
      <w:r w:rsidR="0018074A">
        <w:instrText xml:space="preserve"> PAGEREF _Toc535768664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10].</w:t>
      </w:r>
      <w:r>
        <w:tab/>
      </w:r>
      <w:r>
        <w:fldChar w:fldCharType="begin"/>
      </w:r>
      <w:r>
        <w:instrText xml:space="preserve"> PAGEREF _Toc535768665 \h </w:instrText>
      </w:r>
      <w:r>
        <w:fldChar w:fldCharType="separate"/>
      </w:r>
      <w:r w:rsidR="00BF17DE">
        <w:t>1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 Komponenten der Solaren Strahlung [11, S. 61]</w:t>
      </w:r>
      <w:r>
        <w:tab/>
      </w:r>
      <w:r>
        <w:fldChar w:fldCharType="begin"/>
      </w:r>
      <w:r>
        <w:instrText xml:space="preserve"> PAGEREF _Toc535768666 \h </w:instrText>
      </w:r>
      <w:r>
        <w:fldChar w:fldCharType="separate"/>
      </w:r>
      <w:r w:rsidR="00BF17DE">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 Strahlungsbilanz der Erde Abb. 3.8 [12, S. 75]</w:t>
      </w:r>
      <w:r>
        <w:tab/>
      </w:r>
      <w:r>
        <w:fldChar w:fldCharType="begin"/>
      </w:r>
      <w:r>
        <w:instrText xml:space="preserve"> PAGEREF _Toc535768667 \h </w:instrText>
      </w:r>
      <w:r>
        <w:fldChar w:fldCharType="separate"/>
      </w:r>
      <w:r w:rsidR="00BF17DE">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5: Sonnenzenitwinkel, Elevation und Azimut[9, S. 15]</w:t>
      </w:r>
      <w:r>
        <w:tab/>
      </w:r>
      <w:r>
        <w:fldChar w:fldCharType="begin"/>
      </w:r>
      <w:r>
        <w:instrText xml:space="preserve"> PAGEREF _Toc535768668 \h </w:instrText>
      </w:r>
      <w:r>
        <w:fldChar w:fldCharType="separate"/>
      </w:r>
      <w:r w:rsidR="00BF17DE">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9, S. 24].</w:t>
      </w:r>
      <w:r>
        <w:tab/>
      </w:r>
      <w:r>
        <w:fldChar w:fldCharType="begin"/>
      </w:r>
      <w:r>
        <w:instrText xml:space="preserve"> PAGEREF _Toc535768669 \h </w:instrText>
      </w:r>
      <w:r>
        <w:fldChar w:fldCharType="separate"/>
      </w:r>
      <w:r w:rsidR="00BF17DE">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9, S. 78].</w:t>
      </w:r>
      <w:r>
        <w:tab/>
      </w:r>
      <w:r>
        <w:fldChar w:fldCharType="begin"/>
      </w:r>
      <w:r>
        <w:instrText xml:space="preserve"> PAGEREF _Toc535768670 \h </w:instrText>
      </w:r>
      <w:r>
        <w:fldChar w:fldCharType="separate"/>
      </w:r>
      <w:r w:rsidR="00BF17DE">
        <w:t>1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1, S. 84].</w:t>
      </w:r>
      <w:r>
        <w:tab/>
      </w:r>
      <w:r>
        <w:fldChar w:fldCharType="begin"/>
      </w:r>
      <w:r>
        <w:instrText xml:space="preserve"> PAGEREF _Toc535768671 \h </w:instrText>
      </w:r>
      <w:r>
        <w:fldChar w:fldCharType="separate"/>
      </w:r>
      <w:r w:rsidR="00BF17DE">
        <w:t>2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5768672 \h </w:instrText>
      </w:r>
      <w:r>
        <w:fldChar w:fldCharType="separate"/>
      </w:r>
      <w:r w:rsidR="00BF17DE">
        <w:t>2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5768673 \h </w:instrText>
      </w:r>
      <w:r>
        <w:fldChar w:fldCharType="separate"/>
      </w:r>
      <w:r w:rsidR="00BF17DE">
        <w:t>2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1: Bayer-Farbfiltermatrix auf einem Bildsensor [17].</w:t>
      </w:r>
      <w:r>
        <w:tab/>
      </w:r>
      <w:r>
        <w:fldChar w:fldCharType="begin"/>
      </w:r>
      <w:r>
        <w:instrText xml:space="preserve"> PAGEREF _Toc535768674 \h </w:instrText>
      </w:r>
      <w:r>
        <w:fldChar w:fldCharType="separate"/>
      </w:r>
      <w:r w:rsidR="00BF17DE">
        <w:t>2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9, S. 34]</w:t>
      </w:r>
      <w:r>
        <w:tab/>
      </w:r>
      <w:r>
        <w:fldChar w:fldCharType="begin"/>
      </w:r>
      <w:r>
        <w:instrText xml:space="preserve"> PAGEREF _Toc535768675 \h </w:instrText>
      </w:r>
      <w:r>
        <w:fldChar w:fldCharType="separate"/>
      </w:r>
      <w:r w:rsidR="00BF17DE">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3 : Varianz der Bildpixel  gegen die Belichtungszeit [19, S. 27]</w:t>
      </w:r>
      <w:r>
        <w:tab/>
      </w:r>
      <w:r>
        <w:fldChar w:fldCharType="begin"/>
      </w:r>
      <w:r>
        <w:instrText xml:space="preserve"> PAGEREF _Toc535768676 \h </w:instrText>
      </w:r>
      <w:r>
        <w:fldChar w:fldCharType="separate"/>
      </w:r>
      <w:r w:rsidR="00BF17DE">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1, S. 484].</w:t>
      </w:r>
      <w:r>
        <w:tab/>
      </w:r>
      <w:r>
        <w:fldChar w:fldCharType="begin"/>
      </w:r>
      <w:r>
        <w:instrText xml:space="preserve"> PAGEREF _Toc535768677 \h </w:instrText>
      </w:r>
      <w:r>
        <w:fldChar w:fldCharType="separate"/>
      </w:r>
      <w:r w:rsidR="00BF17DE">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5: Kombination einzelner LDR  Bilder zu einem HDR Bild [22, S. 3].  Sowie Kompression des Dynamikumfangs, zur Darstellung auf einem Bildschirm.</w:t>
      </w:r>
      <w:r>
        <w:tab/>
      </w:r>
      <w:r>
        <w:fldChar w:fldCharType="begin"/>
      </w:r>
      <w:r>
        <w:instrText xml:space="preserve"> PAGEREF _Toc535768678 \h </w:instrText>
      </w:r>
      <w:r>
        <w:fldChar w:fldCharType="separate"/>
      </w:r>
      <w:r w:rsidR="00BF17DE">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6: CRF aufgezeichnet für den Sony IMX219 Bildsensor.</w:t>
      </w:r>
      <w:r>
        <w:tab/>
      </w:r>
      <w:r>
        <w:fldChar w:fldCharType="begin"/>
      </w:r>
      <w:r>
        <w:instrText xml:space="preserve"> PAGEREF _Toc535768679 \h </w:instrText>
      </w:r>
      <w:r>
        <w:fldChar w:fldCharType="separate"/>
      </w:r>
      <w:r w:rsidR="00BF17DE">
        <w:t>Fehler! Textmarke nicht definiert.</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5768680 \h </w:instrText>
      </w:r>
      <w:r>
        <w:fldChar w:fldCharType="separate"/>
      </w:r>
      <w:r w:rsidR="00BF17DE">
        <w:t>3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5768681 \h </w:instrText>
      </w:r>
      <w:r>
        <w:fldChar w:fldCharType="separate"/>
      </w:r>
      <w:r w:rsidR="00BF17DE">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576868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5768683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5768684 \h </w:instrText>
      </w:r>
      <w:r>
        <w:fldChar w:fldCharType="separate"/>
      </w:r>
      <w:r w:rsidR="00BF17DE">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2: Kunststoffkoffer KK-S1 von Fireking, als Kamera Gehäuse.</w:t>
      </w:r>
      <w:r>
        <w:tab/>
      </w:r>
      <w:r>
        <w:fldChar w:fldCharType="begin"/>
      </w:r>
      <w:r>
        <w:instrText xml:space="preserve"> PAGEREF _Toc535768685 \h </w:instrText>
      </w:r>
      <w:r>
        <w:fldChar w:fldCharType="separate"/>
      </w:r>
      <w:r w:rsidR="00BF17DE">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3: Sky Camera geschlossen und geöffnet, mit eingebauter Hardware im Inneren der Kamera.</w:t>
      </w:r>
      <w:r>
        <w:tab/>
      </w:r>
      <w:r>
        <w:fldChar w:fldCharType="begin"/>
      </w:r>
      <w:r>
        <w:instrText xml:space="preserve"> PAGEREF _Toc535768686 \h </w:instrText>
      </w:r>
      <w:r>
        <w:fldChar w:fldCharType="separate"/>
      </w:r>
      <w:r w:rsidR="00BF17DE">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4: Bestandteile der Sky Camera</w:t>
      </w:r>
      <w:r>
        <w:tab/>
      </w:r>
      <w:r>
        <w:fldChar w:fldCharType="begin"/>
      </w:r>
      <w:r>
        <w:instrText xml:space="preserve"> PAGEREF _Toc535768687 \h </w:instrText>
      </w:r>
      <w:r>
        <w:fldChar w:fldCharType="separate"/>
      </w:r>
      <w:r w:rsidR="00BF17DE">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5768688 \h </w:instrText>
      </w:r>
      <w:r>
        <w:fldChar w:fldCharType="separate"/>
      </w:r>
      <w:r w:rsidR="00BF17DE">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5768689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5768690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5768691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5768692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rsidRPr="00164593">
        <w:rPr>
          <w:lang w:val="en-US"/>
        </w:rPr>
        <w:t xml:space="preserve">Abbildung 30:  Links: Repository „camera_scripts“. </w:t>
      </w:r>
      <w:r>
        <w:t>Rechts: Inhalt der einzelnen Verzeichnise.</w:t>
      </w:r>
      <w:r>
        <w:tab/>
      </w:r>
      <w:r>
        <w:fldChar w:fldCharType="begin"/>
      </w:r>
      <w:r>
        <w:instrText xml:space="preserve"> PAGEREF _Toc535768693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1: Klassendiagramm raw_1.py</w:t>
      </w:r>
      <w:r>
        <w:tab/>
      </w:r>
      <w:r>
        <w:fldChar w:fldCharType="begin"/>
      </w:r>
      <w:r>
        <w:instrText xml:space="preserve"> PAGEREF _Toc535768694 \h </w:instrText>
      </w:r>
      <w:r>
        <w:fldChar w:fldCharType="separate"/>
      </w:r>
      <w:r w:rsidR="00BF17DE">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2: Flussdiagramm des Programms raw_1.py</w:t>
      </w:r>
      <w:r>
        <w:tab/>
      </w:r>
      <w:r>
        <w:fldChar w:fldCharType="begin"/>
      </w:r>
      <w:r>
        <w:instrText xml:space="preserve"> PAGEREF _Toc535768695 \h </w:instrText>
      </w:r>
      <w:r>
        <w:fldChar w:fldCharType="separate"/>
      </w:r>
      <w:r w:rsidR="00BF17DE">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3: Verhalten der Helligkeitsverteilung, bei festen Shutterzeiten.</w:t>
      </w:r>
      <w:r>
        <w:tab/>
      </w:r>
      <w:r>
        <w:fldChar w:fldCharType="begin"/>
      </w:r>
      <w:r>
        <w:instrText xml:space="preserve"> PAGEREF _Toc535768696 \h </w:instrText>
      </w:r>
      <w:r>
        <w:fldChar w:fldCharType="separate"/>
      </w:r>
      <w:r w:rsidR="00BF17DE">
        <w:t>5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4: Klassendigramm picam.py</w:t>
      </w:r>
      <w:r>
        <w:tab/>
      </w:r>
      <w:r>
        <w:fldChar w:fldCharType="begin"/>
      </w:r>
      <w:r>
        <w:instrText xml:space="preserve"> PAGEREF _Toc535768697 \h </w:instrText>
      </w:r>
      <w:r>
        <w:fldChar w:fldCharType="separate"/>
      </w:r>
      <w:r w:rsidR="00BF17DE">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5: Gesucht ist ein 'a' und 'b', sodass die Differenz zwischen Ist-             und Sollwert der Bildhelligkeit, minimiert wird.</w:t>
      </w:r>
      <w:r>
        <w:tab/>
      </w:r>
      <w:r>
        <w:fldChar w:fldCharType="begin"/>
      </w:r>
      <w:r>
        <w:instrText xml:space="preserve"> PAGEREF _Toc535768698 \h </w:instrText>
      </w:r>
      <w:r>
        <w:fldChar w:fldCharType="separate"/>
      </w:r>
      <w:r w:rsidR="00BF17DE">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 xml:space="preserve">Abbildung 36: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768699 \h </w:instrText>
      </w:r>
      <w:r>
        <w:fldChar w:fldCharType="separate"/>
      </w:r>
      <w:r w:rsidR="00BF17DE">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7: Benutzerinterface image_analysis, zur Evaluation des adaptiven Belichtungssystems.</w:t>
      </w:r>
      <w:r>
        <w:tab/>
      </w:r>
      <w:r>
        <w:fldChar w:fldCharType="begin"/>
      </w:r>
      <w:r>
        <w:instrText xml:space="preserve"> PAGEREF _Toc535768700 \h </w:instrText>
      </w:r>
      <w:r>
        <w:fldChar w:fldCharType="separate"/>
      </w:r>
      <w:r w:rsidR="00BF17DE">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8: Übertragung der Bilddateien auf das NAS-Laufwerk.</w:t>
      </w:r>
      <w:r>
        <w:tab/>
      </w:r>
      <w:r>
        <w:fldChar w:fldCharType="begin"/>
      </w:r>
      <w:r>
        <w:instrText xml:space="preserve"> PAGEREF _Toc535768701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lastRenderedPageBreak/>
        <w:t>Abbildung 39: Verzeichnisstruktur auf dem NAS-Laufwerk zur Ablage der Bilddaten.</w:t>
      </w:r>
      <w:r>
        <w:tab/>
      </w:r>
      <w:r>
        <w:fldChar w:fldCharType="begin"/>
      </w:r>
      <w:r>
        <w:instrText xml:space="preserve"> PAGEREF _Toc535768702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0: Inhalt  der Belichtungsserie 20181012_092013.</w:t>
      </w:r>
      <w:r>
        <w:tab/>
      </w:r>
      <w:r>
        <w:fldChar w:fldCharType="begin"/>
      </w:r>
      <w:r>
        <w:instrText xml:space="preserve"> PAGEREF _Toc535768703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1: Logdatei der Kamera Einstellungen.</w:t>
      </w:r>
      <w:r>
        <w:tab/>
      </w:r>
      <w:r>
        <w:fldChar w:fldCharType="begin"/>
      </w:r>
      <w:r>
        <w:instrText xml:space="preserve"> PAGEREF _Toc535768704 \h </w:instrText>
      </w:r>
      <w:r>
        <w:fldChar w:fldCharType="separate"/>
      </w:r>
      <w:r w:rsidR="00BF17DE">
        <w:t>5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2:  Postprocessing und Übertragung der Bilddatein in die Datenbank.</w:t>
      </w:r>
      <w:r>
        <w:tab/>
      </w:r>
      <w:r>
        <w:fldChar w:fldCharType="begin"/>
      </w:r>
      <w:r>
        <w:instrText xml:space="preserve"> PAGEREF _Toc535768705 \h </w:instrText>
      </w:r>
      <w:r>
        <w:fldChar w:fldCharType="separate"/>
      </w:r>
      <w:r w:rsidR="00BF17DE">
        <w:t>5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3:Verwendte Datenbanktabellen, zur Ablage der Tagesaufnahmen.</w:t>
      </w:r>
      <w:r>
        <w:tab/>
      </w:r>
      <w:r>
        <w:fldChar w:fldCharType="begin"/>
      </w:r>
      <w:r>
        <w:instrText xml:space="preserve"> PAGEREF _Toc535768706 \h </w:instrText>
      </w:r>
      <w:r>
        <w:fldChar w:fldCharType="separate"/>
      </w:r>
      <w:r w:rsidR="00BF17DE">
        <w:t>5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4: Gegenüberstellung von Wetterdaten, zur Evaluation geeigneter Tage.</w:t>
      </w:r>
      <w:r>
        <w:tab/>
      </w:r>
      <w:r>
        <w:fldChar w:fldCharType="begin"/>
      </w:r>
      <w:r>
        <w:instrText xml:space="preserve"> PAGEREF _Toc535768707 \h </w:instrText>
      </w:r>
      <w:r>
        <w:fldChar w:fldCharType="separate"/>
      </w:r>
      <w:r w:rsidR="00BF17DE">
        <w:t>5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5: Vergleich McClear Modelldaten mit GHI Messung in der Allmend, Luzern.</w:t>
      </w:r>
      <w:r>
        <w:tab/>
      </w:r>
      <w:r>
        <w:fldChar w:fldCharType="begin"/>
      </w:r>
      <w:r>
        <w:instrText xml:space="preserve"> PAGEREF _Toc535768708 \h </w:instrText>
      </w:r>
      <w:r>
        <w:fldChar w:fldCharType="separate"/>
      </w:r>
      <w:r w:rsidR="00BF17DE">
        <w:t>5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6: Wolken-Kamera auf dem Dach des IHomeLab.</w:t>
      </w:r>
      <w:r>
        <w:tab/>
      </w:r>
      <w:r>
        <w:fldChar w:fldCharType="begin"/>
      </w:r>
      <w:r>
        <w:instrText xml:space="preserve"> PAGEREF _Toc535768709 \h </w:instrText>
      </w:r>
      <w:r>
        <w:fldChar w:fldCharType="separate"/>
      </w:r>
      <w:r w:rsidR="00BF17DE">
        <w:t>61</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929917"/>
      <w:r>
        <w:lastRenderedPageBreak/>
        <w:t>Tabellenverzeichnis</w:t>
      </w:r>
      <w:bookmarkEnd w:id="8"/>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rsidR="00BF17DE">
        <w:t>2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rsidR="00BF17DE">
        <w:t>4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rsidR="00BF17DE">
        <w:t>4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rsidR="00BF17DE">
        <w:t>57</w:t>
      </w:r>
      <w:r>
        <w:fldChar w:fldCharType="end"/>
      </w:r>
    </w:p>
    <w:p w:rsidR="00284FA6" w:rsidRDefault="00284FA6">
      <w:pPr>
        <w:pStyle w:val="berschrift1"/>
        <w:numPr>
          <w:ilvl w:val="0"/>
          <w:numId w:val="0"/>
        </w:numPr>
      </w:pPr>
      <w:r>
        <w:lastRenderedPageBreak/>
        <w:fldChar w:fldCharType="end"/>
      </w:r>
      <w:bookmarkStart w:id="9" w:name="_Toc535929918"/>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929919"/>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929920"/>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929921"/>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929922"/>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929923"/>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5768664"/>
      <w:r>
        <w:t xml:space="preserve">Abbildung </w:t>
      </w:r>
      <w:r>
        <w:fldChar w:fldCharType="begin"/>
      </w:r>
      <w:r>
        <w:instrText xml:space="preserve"> SEQ Abbildung \* ARABIC </w:instrText>
      </w:r>
      <w:r>
        <w:fldChar w:fldCharType="separate"/>
      </w:r>
      <w:r w:rsidR="006151CB">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492AFA">
        <w:rPr>
          <w:noProof/>
        </w:rPr>
        <w:t>1</w:t>
      </w:r>
      <w:r w:rsidR="00C7465A">
        <w:fldChar w:fldCharType="end"/>
      </w:r>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bookmarkEnd w:id="20"/>
      <w:r w:rsidR="00AD34C8" w:rsidRPr="00AD34C8">
        <w:t>[2]</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5929924"/>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5929925"/>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5929926"/>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576866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5929927"/>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576866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3</w:t>
      </w:r>
      <w:r w:rsidR="00BE259D">
        <w:rPr>
          <w:noProof/>
        </w:rPr>
        <w:fldChar w:fldCharType="end"/>
      </w:r>
      <w:r>
        <w:rPr>
          <w:noProof/>
        </w:rPr>
        <w:t>: Komponenten der S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6"/>
      <w:r w:rsidR="00AD34C8" w:rsidRPr="00AD34C8">
        <w:t>[10,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576866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4</w:t>
      </w:r>
      <w:r w:rsidR="00BE259D">
        <w:rPr>
          <w:noProof/>
        </w:rPr>
        <w:fldChar w:fldCharType="end"/>
      </w:r>
      <w:r>
        <w:rPr>
          <w:noProof/>
        </w:rPr>
        <w:t xml:space="preserve">: Strahlungsbilanz der Erde </w:t>
      </w:r>
      <w:r>
        <w:rPr>
          <w:noProof/>
        </w:rPr>
        <w:fldChar w:fldCharType="begin"/>
      </w:r>
      <w:r w:rsidR="00AD34C8">
        <w:rPr>
          <w:noProof/>
        </w:rPr>
        <w:instrText xml:space="preserve"> ADDIN ZOTERO_ITEM CSL_CITATION {"citationID":"8iGCo0DG","properties":{"formattedCitation":"Abb. 3.8 [11, S. 75]","plainCitation":"Abb. 3.8 [11,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7"/>
      <w:r w:rsidR="00AD34C8" w:rsidRPr="00AD34C8">
        <w:t>Abb. 3.8 [11, S. 75]</w:t>
      </w:r>
      <w:r>
        <w:rPr>
          <w:noProof/>
        </w:rPr>
        <w:fldChar w:fldCharType="end"/>
      </w:r>
    </w:p>
    <w:p w:rsidR="008C7C69" w:rsidRDefault="006E5AC6" w:rsidP="006E5AC6">
      <w:pPr>
        <w:pStyle w:val="berschrift2"/>
      </w:pPr>
      <w:bookmarkStart w:id="28" w:name="_Toc535929928"/>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BF17DE">
              <w:rPr>
                <w:noProof/>
              </w:rPr>
              <w:t>3</w:t>
            </w:r>
            <w:r>
              <w:fldChar w:fldCharType="end"/>
            </w:r>
            <w:r>
              <w:t>.</w:t>
            </w:r>
            <w:r>
              <w:fldChar w:fldCharType="begin"/>
            </w:r>
            <w:r>
              <w:instrText xml:space="preserve"> SEQ Formel \* ARABIC \s 1 </w:instrText>
            </w:r>
            <w:r>
              <w:fldChar w:fldCharType="separate"/>
            </w:r>
            <w:r w:rsidR="00BF17DE">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0" w:name="_Toc53576866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30"/>
      <w:r w:rsidR="00AD34C8" w:rsidRPr="00AD34C8">
        <w:t>[8, S. 15]</w:t>
      </w:r>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BF17DE">
        <w:rPr>
          <w:noProof/>
        </w:rPr>
        <w:t>3</w:t>
      </w:r>
      <w:r w:rsidR="00BF17DE">
        <w:t>.</w:t>
      </w:r>
      <w:r w:rsidR="00BF17DE">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576866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1"/>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BF17DE">
        <w:t xml:space="preserve">Abbildung </w:t>
      </w:r>
      <w:r w:rsidR="00BF17DE">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576867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4" w:name="_Ref532207657"/>
      <w:bookmarkStart w:id="35" w:name="_Ref532207670"/>
      <w:bookmarkStart w:id="36" w:name="_Ref532207700"/>
      <w:bookmarkStart w:id="37" w:name="_Ref532207725"/>
      <w:bookmarkStart w:id="38" w:name="_Toc535929929"/>
      <w:r>
        <w:lastRenderedPageBreak/>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39" w:name="_Ref532224951"/>
      <w:bookmarkStart w:id="40" w:name="_Toc535929930"/>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BF17DE" w:rsidRPr="00E44392">
        <w:t xml:space="preserve">Abbildung </w:t>
      </w:r>
      <w:r w:rsidR="00BF17DE">
        <w:rPr>
          <w:noProof/>
        </w:rPr>
        <w:t>8</w:t>
      </w:r>
      <w:r w:rsidR="0067253C">
        <w:fldChar w:fldCharType="end"/>
      </w:r>
      <w:r>
        <w:fldChar w:fldCharType="begin"/>
      </w:r>
      <w:r>
        <w:instrText xml:space="preserve"> REF _Ref531883177 \h </w:instrText>
      </w:r>
      <w:r>
        <w:fldChar w:fldCharType="separate"/>
      </w:r>
      <w:r w:rsidR="00BF17DE" w:rsidRPr="00E44392">
        <w:t xml:space="preserve">Abbildung </w:t>
      </w:r>
      <w:r w:rsidR="00BF17DE">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576867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6151CB">
        <w:rPr>
          <w:noProof/>
        </w:rPr>
        <w:t>8</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3" w:name="_Ref532225024"/>
      <w:bookmarkStart w:id="44" w:name="_Toc535929931"/>
      <w:r w:rsidRPr="00315EB6">
        <w:rPr>
          <w:lang w:val="en-US"/>
        </w:rPr>
        <w:lastRenderedPageBreak/>
        <w:t>Pyrheliometer</w:t>
      </w:r>
      <w:bookmarkEnd w:id="43"/>
      <w:bookmarkEnd w:id="44"/>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5" w:name="_Toc53576867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9</w:t>
      </w:r>
      <w:r w:rsidR="00BE259D">
        <w:rPr>
          <w:noProof/>
        </w:rPr>
        <w:fldChar w:fldCharType="end"/>
      </w:r>
      <w:r>
        <w:rPr>
          <w:noProof/>
        </w:rPr>
        <w:t>: Pyrheliometer, links schematische Darstellung.</w:t>
      </w:r>
      <w:bookmarkEnd w:id="45"/>
    </w:p>
    <w:p w:rsidR="000A5FD1" w:rsidRDefault="000A5FD1" w:rsidP="000A5FD1">
      <w:pPr>
        <w:pStyle w:val="berschrift2"/>
      </w:pPr>
      <w:bookmarkStart w:id="46" w:name="_Toc535929932"/>
      <w:r>
        <w:t>Messung der direktnormalen Sonnenstrahlung</w:t>
      </w:r>
      <w:bookmarkEnd w:id="46"/>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7" w:name="_Toc535929933"/>
      <w:r>
        <w:t>Messung der globalen Sonnenstrahlung</w:t>
      </w:r>
      <w:bookmarkEnd w:id="47"/>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48" w:name="_Toc535929934"/>
      <w:r>
        <w:lastRenderedPageBreak/>
        <w:t>Messung der diffusen Sonnenstrahlung</w:t>
      </w:r>
      <w:bookmarkEnd w:id="48"/>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49" w:name="_Toc535929935"/>
      <w:r w:rsidRPr="00D66C2F">
        <w:t xml:space="preserve">DNI und </w:t>
      </w:r>
      <w:r w:rsidRPr="00D66C2F">
        <w:rPr>
          <w:rStyle w:val="Hervorhebung"/>
          <w:i w:val="0"/>
        </w:rPr>
        <w:t>zirkumsolare</w:t>
      </w:r>
      <w:r w:rsidRPr="00D66C2F">
        <w:rPr>
          <w:rStyle w:val="st"/>
        </w:rPr>
        <w:t xml:space="preserve"> </w:t>
      </w:r>
      <w:r w:rsidRPr="00D66C2F">
        <w:t>Sonnenstrahlung</w:t>
      </w:r>
      <w:bookmarkEnd w:id="49"/>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0A5FD1" w:rsidRDefault="000A5FD1" w:rsidP="000A5FD1">
      <w:pPr>
        <w:rPr>
          <w:lang w:val="en-US"/>
        </w:rPr>
      </w:pPr>
    </w:p>
    <w:p w:rsidR="00284FA6" w:rsidRDefault="00925859">
      <w:pPr>
        <w:pStyle w:val="berschrift1"/>
      </w:pPr>
      <w:bookmarkStart w:id="50" w:name="_Ref491684646"/>
      <w:bookmarkStart w:id="51" w:name="_Toc535929936"/>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76867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0</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929937"/>
      <w:r>
        <w:lastRenderedPageBreak/>
        <w:t>Übersicht solarer Vorhersage Methoden</w:t>
      </w:r>
      <w:bookmarkEnd w:id="53"/>
    </w:p>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0B12AF">
      <w:pPr>
        <w:pStyle w:val="berschrift2"/>
      </w:pPr>
      <w:bookmarkStart w:id="54" w:name="_Toc535929938"/>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ED1068" w:rsidP="009758FD">
      <w:pPr>
        <w:pStyle w:val="berschrift1"/>
      </w:pPr>
      <w:bookmarkStart w:id="55" w:name="_Toc535929939"/>
      <w:r>
        <w:lastRenderedPageBreak/>
        <w:t>Sky Cameras</w:t>
      </w:r>
      <w:r w:rsidR="004B5617">
        <w:t xml:space="preserve"> </w:t>
      </w:r>
      <w:r w:rsidR="007C217E">
        <w:t>und Fotografie</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929940"/>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768711"/>
      <w:r w:rsidR="00E823C6">
        <w:t xml:space="preserve">Tabelle </w:t>
      </w:r>
      <w:r w:rsidR="00C7465A">
        <w:fldChar w:fldCharType="begin"/>
      </w:r>
      <w:r w:rsidR="00C7465A">
        <w:instrText xml:space="preserve"> SEQ Tabelle \* ARABIC </w:instrText>
      </w:r>
      <w:r w:rsidR="00C7465A">
        <w:fldChar w:fldCharType="separate"/>
      </w:r>
      <w:r w:rsidR="00492AFA">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Ref535670916"/>
      <w:bookmarkStart w:id="59" w:name="_Ref535670940"/>
      <w:bookmarkStart w:id="60" w:name="_Toc535929941"/>
      <w:r>
        <w:lastRenderedPageBreak/>
        <w:t>Dynamikbereich</w:t>
      </w:r>
      <w:bookmarkEnd w:id="58"/>
      <w:bookmarkEnd w:id="59"/>
      <w:bookmarkEnd w:id="60"/>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61" w:name="_Toc535768674"/>
      <w:r>
        <w:t xml:space="preserve">Abbildung </w:t>
      </w:r>
      <w:r>
        <w:fldChar w:fldCharType="begin"/>
      </w:r>
      <w:r>
        <w:instrText xml:space="preserve"> SEQ Abbildung \* ARABIC </w:instrText>
      </w:r>
      <w:r>
        <w:fldChar w:fldCharType="separate"/>
      </w:r>
      <w:r w:rsidR="006151CB">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61"/>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2" w:name="_Toc53576867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bookmarkEnd w:id="62"/>
      <w:r w:rsidR="00AD34C8" w:rsidRPr="00AD34C8">
        <w:t>[18, S. 34]</w:t>
      </w:r>
      <w:r>
        <w:rPr>
          <w:noProof/>
        </w:rPr>
        <w:fldChar w:fldCharType="end"/>
      </w:r>
    </w:p>
    <w:p w:rsidR="00416213" w:rsidRDefault="00416213" w:rsidP="00416213">
      <w:pPr>
        <w:pStyle w:val="berschrift2"/>
      </w:pPr>
      <w:bookmarkStart w:id="63" w:name="_Ref535487444"/>
      <w:bookmarkStart w:id="64" w:name="_Toc535929942"/>
      <w:r>
        <w:t xml:space="preserve">HDR – High Dynamic Range </w:t>
      </w:r>
      <w:r w:rsidRPr="00416213">
        <w:t>Fotografie</w:t>
      </w:r>
      <w:bookmarkEnd w:id="63"/>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5" w:name="_Toc53576867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bookmarkEnd w:id="65"/>
      <w:r w:rsidR="00AD34C8" w:rsidRPr="00AD34C8">
        <w:t>[18, S. 27]</w:t>
      </w:r>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BF17DE">
        <w:rPr>
          <w:noProof/>
        </w:rPr>
        <w:t>7</w:t>
      </w:r>
      <w:r w:rsidR="00BF17DE">
        <w:t>.</w:t>
      </w:r>
      <w:r w:rsidR="00BF17DE">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6"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3</w:t>
            </w:r>
            <w:r>
              <w:fldChar w:fldCharType="end"/>
            </w:r>
            <w:bookmarkEnd w:id="66"/>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BF17DE">
        <w:rPr>
          <w:noProof/>
        </w:rPr>
        <w:t>7</w:t>
      </w:r>
      <w:r w:rsidR="00BF17DE">
        <w:t>.</w:t>
      </w:r>
      <w:r w:rsidR="00BF17DE">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7" w:name="_Toc53576867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7"/>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8" w:name="_Toc53576867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8"/>
    </w:p>
    <w:p w:rsidR="00416213" w:rsidRDefault="00A128CD" w:rsidP="00416213">
      <w:pPr>
        <w:pStyle w:val="berschrift2"/>
      </w:pPr>
      <w:bookmarkStart w:id="69" w:name="_Toc535929943"/>
      <w:r>
        <w:lastRenderedPageBreak/>
        <w:t>RAW</w:t>
      </w:r>
      <w:r w:rsidR="00416213">
        <w:t xml:space="preserve"> vs. JPEG</w:t>
      </w:r>
      <w:bookmarkEnd w:id="69"/>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E67917" w:rsidRDefault="00E67917" w:rsidP="0080037E"/>
    <w:p w:rsidR="00BE4AEC" w:rsidRPr="008606EE" w:rsidRDefault="008606EE" w:rsidP="008606EE">
      <w:pPr>
        <w:pStyle w:val="berschrift1"/>
      </w:pPr>
      <w:bookmarkStart w:id="70" w:name="_Toc535929944"/>
      <w:r w:rsidRPr="008606EE">
        <w:lastRenderedPageBreak/>
        <w:t>K</w:t>
      </w:r>
      <w:r w:rsidR="00BE4AEC" w:rsidRPr="008606EE">
        <w:t xml:space="preserve">onzept </w:t>
      </w:r>
      <w:r w:rsidRPr="008606EE">
        <w:t>der Vorhersage</w:t>
      </w:r>
      <w:bookmarkEnd w:id="70"/>
    </w:p>
    <w:p w:rsidR="004D12A9" w:rsidRDefault="004D12A9" w:rsidP="00AD790F">
      <w:pPr>
        <w:rPr>
          <w:lang w:val="de-CH"/>
        </w:rPr>
      </w:pPr>
      <w:r>
        <w:rPr>
          <w:lang w:val="de-CH"/>
        </w:rPr>
        <w:t xml:space="preserve">Das </w:t>
      </w:r>
      <w:r w:rsidR="00F0538A">
        <w:rPr>
          <w:lang w:val="de-CH"/>
        </w:rPr>
        <w:t xml:space="preserve">hier </w:t>
      </w:r>
      <w:r>
        <w:rPr>
          <w:lang w:val="de-CH"/>
        </w:rPr>
        <w:t xml:space="preserve">angestrebte </w:t>
      </w:r>
      <w:r w:rsidR="00F0538A">
        <w:rPr>
          <w:lang w:val="de-CH"/>
        </w:rPr>
        <w:t xml:space="preserve">Konzept zur Kurzfristprognose der Sonneinstrahlung lässt sich im Wesentlichen in 5 Schritte unterteilen. Als erstes muss eine Himmelsaufnahme in der Nähe des </w:t>
      </w:r>
      <w:r w:rsidR="00F0538A" w:rsidRPr="00F0538A">
        <w:rPr>
          <w:lang w:val="de-CH"/>
        </w:rPr>
        <w:t>Vorhersageortes</w:t>
      </w:r>
      <w:r w:rsidR="00F0538A">
        <w:rPr>
          <w:lang w:val="de-CH"/>
        </w:rPr>
        <w:t xml:space="preserve"> erstellt werden. Anschliessend wird die relative Leuchtdichte des Bildes dazu verwendet die aktuelle Sonneneinstrahlung zu bestimmen. Zusätzlich müssen Wolken identifiziert</w:t>
      </w:r>
      <w:r w:rsidR="001D2820">
        <w:rPr>
          <w:lang w:val="de-CH"/>
        </w:rPr>
        <w:t>,</w:t>
      </w:r>
      <w:r w:rsidR="00F0538A">
        <w:rPr>
          <w:lang w:val="de-CH"/>
        </w:rPr>
        <w:t xml:space="preserve"> sowie deren </w:t>
      </w:r>
      <w:r w:rsidR="001D2820">
        <w:rPr>
          <w:lang w:val="de-CH"/>
        </w:rPr>
        <w:t>Bewegungsrichtung und Geschwindigkeit</w:t>
      </w:r>
      <w:r w:rsidR="002F1E5A">
        <w:rPr>
          <w:lang w:val="de-CH"/>
        </w:rPr>
        <w:t xml:space="preserve"> bestimmt werden. </w:t>
      </w:r>
      <w:r w:rsidR="002F1E5A" w:rsidRPr="002F1E5A">
        <w:rPr>
          <w:rStyle w:val="Hervorhebung"/>
          <w:i w:val="0"/>
        </w:rPr>
        <w:t>Letzteres</w:t>
      </w:r>
      <w:r w:rsidR="002F1E5A">
        <w:t xml:space="preserve"> kann auch unter dem Begriff des Wolken Tracking zusammengefasst werden. </w:t>
      </w:r>
      <w:r w:rsidR="001D2820">
        <w:rPr>
          <w:lang w:val="de-CH"/>
        </w:rPr>
        <w:t>Schlussendlich wird mittels der Geschwindigkeit und Richtung der Wolke</w:t>
      </w:r>
      <w:r w:rsidR="00BF2956">
        <w:rPr>
          <w:lang w:val="de-CH"/>
        </w:rPr>
        <w:t xml:space="preserve"> und der aktuellen </w:t>
      </w:r>
      <w:r w:rsidR="00BF2956">
        <w:rPr>
          <w:lang w:val="de-CH"/>
        </w:rPr>
        <w:t>Position</w:t>
      </w:r>
      <w:r w:rsidR="00BF2956">
        <w:rPr>
          <w:lang w:val="de-CH"/>
        </w:rPr>
        <w:t xml:space="preserve"> der Sonne</w:t>
      </w:r>
      <w:r w:rsidR="001D2820">
        <w:rPr>
          <w:lang w:val="de-CH"/>
        </w:rPr>
        <w:t xml:space="preserve"> sowie der aktuellen Sonneneinstrahlung die Kurzfristprognose erstellt.  </w:t>
      </w:r>
    </w:p>
    <w:p w:rsidR="001D2820" w:rsidRDefault="00762C6A" w:rsidP="001D2820">
      <w:pPr>
        <w:pStyle w:val="berschrift2"/>
        <w:rPr>
          <w:lang w:val="de-CH"/>
        </w:rPr>
      </w:pPr>
      <w:r>
        <w:rPr>
          <w:lang w:val="de-CH"/>
        </w:rPr>
        <w:t>Bestimmen der Sonneneinstrahlung</w:t>
      </w:r>
    </w:p>
    <w:p w:rsidR="00D444CC" w:rsidRPr="00D444CC" w:rsidRDefault="00D444CC" w:rsidP="00AD790F">
      <w:r w:rsidRPr="001E563E">
        <w:rPr>
          <w:lang w:val="de-CH"/>
        </w:rPr>
        <w:t xml:space="preserve">Pyranometer </w:t>
      </w:r>
      <w:r>
        <w:rPr>
          <w:lang w:val="de-CH"/>
        </w:rPr>
        <w:t>messen</w:t>
      </w:r>
      <w:r w:rsidRPr="001E563E">
        <w:rPr>
          <w:lang w:val="de-CH"/>
        </w:rPr>
        <w:t xml:space="preserve"> die momentane Sonneneinstrahlung, </w:t>
      </w:r>
      <w:r w:rsidR="001D2820">
        <w:rPr>
          <w:lang w:val="de-CH"/>
        </w:rPr>
        <w:t>die</w:t>
      </w:r>
      <w:r w:rsidRPr="001E563E">
        <w:rPr>
          <w:lang w:val="de-CH"/>
        </w:rPr>
        <w:t xml:space="preserve"> den Sensor in einem bestimmten Zeitpunkt erreicht.</w:t>
      </w:r>
      <w:r w:rsidRPr="00D444CC">
        <w:t xml:space="preserve"> </w:t>
      </w:r>
      <w:r>
        <w:t>Dabei wird sowohl der direkte wie auch der diffuse Anteil der Sonnenstrahlung erfasst. Vorbeiziehende Wolken in unmittelbarer Nähe der Sonne, verändern hauptsächlich den direkten Anteil der Sonneneinstrahlung.</w:t>
      </w:r>
    </w:p>
    <w:p w:rsidR="006B079B" w:rsidRDefault="001E563E" w:rsidP="00AD790F">
      <w:pPr>
        <w:rPr>
          <w:lang w:val="de-CH"/>
        </w:rPr>
      </w:pPr>
      <w:r w:rsidRPr="001E563E">
        <w:rPr>
          <w:lang w:val="de-CH"/>
        </w:rPr>
        <w:t xml:space="preserve">Dev et al. </w:t>
      </w:r>
      <w:r w:rsidRPr="001E563E">
        <w:rPr>
          <w:lang w:val="de-CH"/>
        </w:rPr>
        <w:fldChar w:fldCharType="begin"/>
      </w:r>
      <w:r w:rsidRPr="001E563E">
        <w:rPr>
          <w:lang w:val="de-CH"/>
        </w:rP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rsidRPr="001E563E">
        <w:rPr>
          <w:lang w:val="de-CH"/>
        </w:rPr>
        <w:fldChar w:fldCharType="separate"/>
      </w:r>
      <w:r w:rsidRPr="001E563E">
        <w:rPr>
          <w:lang w:val="de-CH"/>
        </w:rPr>
        <w:t>[24]</w:t>
      </w:r>
      <w:r w:rsidRPr="001E563E">
        <w:rPr>
          <w:lang w:val="de-CH"/>
        </w:rPr>
        <w:fldChar w:fldCharType="end"/>
      </w:r>
      <w:r w:rsidRPr="001E563E">
        <w:rPr>
          <w:lang w:val="de-CH"/>
        </w:rPr>
        <w:t xml:space="preserve">  </w:t>
      </w:r>
      <w:r w:rsidR="003E3E7F">
        <w:rPr>
          <w:lang w:val="de-CH"/>
        </w:rPr>
        <w:t xml:space="preserve">simuliert das Verhalten eines Pyranometers und </w:t>
      </w:r>
      <w:r w:rsidRPr="00D42D92">
        <w:rPr>
          <w:lang w:val="de-CH"/>
        </w:rPr>
        <w:t xml:space="preserve">beschreibt </w:t>
      </w:r>
      <w:r>
        <w:rPr>
          <w:lang w:val="de-CH"/>
        </w:rPr>
        <w:t>ein Verfahren</w:t>
      </w:r>
      <w:r w:rsidR="007159DC">
        <w:rPr>
          <w:lang w:val="de-CH"/>
        </w:rPr>
        <w:t>,</w:t>
      </w:r>
      <w:r>
        <w:rPr>
          <w:lang w:val="de-CH"/>
        </w:rPr>
        <w:t xml:space="preserve"> </w:t>
      </w:r>
      <w:r w:rsidR="007159DC">
        <w:rPr>
          <w:lang w:val="de-CH"/>
        </w:rPr>
        <w:t>dass es erlaubt</w:t>
      </w:r>
      <w:r>
        <w:rPr>
          <w:lang w:val="de-CH"/>
        </w:rPr>
        <w:t xml:space="preserve"> aus Aufnahmen des Himmels, die Sonneneinstrahlung </w:t>
      </w:r>
      <w:r w:rsidR="007159DC">
        <w:rPr>
          <w:lang w:val="de-CH"/>
        </w:rPr>
        <w:t xml:space="preserve">zu </w:t>
      </w:r>
      <w:r>
        <w:rPr>
          <w:lang w:val="de-CH"/>
        </w:rPr>
        <w:t>bestimm</w:t>
      </w:r>
      <w:r w:rsidR="007159DC">
        <w:rPr>
          <w:lang w:val="de-CH"/>
        </w:rPr>
        <w:t>en.</w:t>
      </w:r>
      <w:r w:rsidR="006C5F7E">
        <w:rPr>
          <w:lang w:val="de-CH"/>
        </w:rPr>
        <w:t xml:space="preserve"> </w:t>
      </w:r>
      <w:r w:rsidR="00CD5DD1">
        <w:rPr>
          <w:lang w:val="de-CH"/>
        </w:rPr>
        <w:t>Dazu verwendet er die winkeltreue</w:t>
      </w:r>
      <w:r w:rsidR="00B15427">
        <w:rPr>
          <w:lang w:val="de-CH"/>
        </w:rPr>
        <w:t xml:space="preserve"> Abbildungseigenschaft</w:t>
      </w:r>
      <w:r w:rsidR="00CD5DD1">
        <w:rPr>
          <w:lang w:val="de-CH"/>
        </w:rPr>
        <w:t xml:space="preserve"> des Fischaugenobjektivs, um das Bild auf eine Einheits-Hemisphäre abzubilden</w:t>
      </w:r>
      <w:r w:rsidR="006B079B">
        <w:rPr>
          <w:lang w:val="de-CH"/>
        </w:rPr>
        <w:t>.</w:t>
      </w:r>
    </w:p>
    <w:p w:rsidR="004D41ED" w:rsidRDefault="00CD5DD1" w:rsidP="00AD790F">
      <w:pPr>
        <w:rPr>
          <w:lang w:val="de-CH"/>
        </w:rPr>
      </w:pPr>
      <w:r>
        <w:rPr>
          <w:lang w:val="de-CH"/>
        </w:rPr>
        <w:t>A</w:t>
      </w:r>
      <w:r w:rsidR="006C5F7E">
        <w:rPr>
          <w:lang w:val="de-CH"/>
        </w:rPr>
        <w:t xml:space="preserve">nschliessend werden </w:t>
      </w:r>
      <w:r>
        <w:rPr>
          <w:lang w:val="de-CH"/>
        </w:rPr>
        <w:t xml:space="preserve">mittels eines </w:t>
      </w:r>
      <w:r w:rsidR="006C5F7E" w:rsidRPr="001E563E">
        <w:rPr>
          <w:lang w:val="de-CH"/>
        </w:rPr>
        <w:t>cosinusgewichtete</w:t>
      </w:r>
      <w:r w:rsidR="006C5F7E">
        <w:rPr>
          <w:lang w:val="de-CH"/>
        </w:rPr>
        <w:t>n</w:t>
      </w:r>
      <w:r w:rsidR="006C5F7E" w:rsidRPr="001E563E">
        <w:rPr>
          <w:lang w:val="de-CH"/>
        </w:rPr>
        <w:t xml:space="preserve"> </w:t>
      </w:r>
      <w:r w:rsidR="006C5F7E">
        <w:rPr>
          <w:lang w:val="de-CH"/>
        </w:rPr>
        <w:t xml:space="preserve">hemisphärischen </w:t>
      </w:r>
      <w:r w:rsidR="006C5F7E" w:rsidRPr="001E563E">
        <w:rPr>
          <w:lang w:val="de-CH"/>
        </w:rPr>
        <w:t>Sampling</w:t>
      </w:r>
      <w:r w:rsidR="006C5F7E">
        <w:rPr>
          <w:lang w:val="de-CH"/>
        </w:rPr>
        <w:t>s</w:t>
      </w:r>
      <w:r w:rsidR="006C5F7E">
        <w:rPr>
          <w:rStyle w:val="Funotenzeichen"/>
          <w:lang w:val="de-CH"/>
        </w:rPr>
        <w:footnoteReference w:id="5"/>
      </w:r>
      <w:r w:rsidR="006C5F7E">
        <w:rPr>
          <w:lang w:val="de-CH"/>
        </w:rPr>
        <w:t xml:space="preserve"> zufällige Bildpixel ausgewählt, die zur Berechnung der Leuchtdichte verwendet werden.  </w:t>
      </w:r>
      <w:r w:rsidR="006B079B">
        <w:rPr>
          <w:lang w:val="de-CH"/>
        </w:rPr>
        <w:t>Da jedoch Wolken in der unmittelbaren Nähe der Sonne einen höheren Einfluss auf die Sonneneinstrahlung</w:t>
      </w:r>
      <w:r w:rsidR="004D41ED">
        <w:rPr>
          <w:lang w:val="de-CH"/>
        </w:rPr>
        <w:t xml:space="preserve"> haben, muss das Zentrum der </w:t>
      </w:r>
      <w:r w:rsidR="004D41ED" w:rsidRPr="001E563E">
        <w:rPr>
          <w:lang w:val="de-CH"/>
        </w:rPr>
        <w:t>cosinusgewichtete</w:t>
      </w:r>
      <w:r w:rsidR="004D41ED">
        <w:rPr>
          <w:lang w:val="de-CH"/>
        </w:rPr>
        <w:t xml:space="preserve">n Verteilung (höchster Punkt der Hemisphäre) auf die Position der Sonne ausgerichtet werden. </w:t>
      </w:r>
    </w:p>
    <w:p w:rsidR="007B73FE" w:rsidRDefault="00AA7345" w:rsidP="00AD790F">
      <w:pPr>
        <w:rPr>
          <w:lang w:val="de-CH"/>
        </w:rPr>
      </w:pPr>
      <w:r>
        <w:rPr>
          <w:lang w:val="de-CH"/>
        </w:rPr>
        <w:t xml:space="preserve">Verwendet man ein RAW-Bild, dann können die </w:t>
      </w:r>
      <w:r w:rsidR="00B15427">
        <w:rPr>
          <w:lang w:val="de-CH"/>
        </w:rPr>
        <w:t xml:space="preserve">gesampelten </w:t>
      </w:r>
      <w:r>
        <w:rPr>
          <w:lang w:val="de-CH"/>
        </w:rPr>
        <w:t>Bildpixel gemittelt werden</w:t>
      </w:r>
      <w:r w:rsidR="00BB1F43">
        <w:rPr>
          <w:lang w:val="de-CH"/>
        </w:rPr>
        <w:t xml:space="preserve">, und erhält so </w:t>
      </w:r>
      <w:r>
        <w:rPr>
          <w:lang w:val="de-CH"/>
        </w:rPr>
        <w:t xml:space="preserve">eine relative </w:t>
      </w:r>
      <w:r w:rsidR="00C75FB6">
        <w:rPr>
          <w:lang w:val="de-CH"/>
        </w:rPr>
        <w:t>Leuchtdichte. Das heisst</w:t>
      </w:r>
      <w:r w:rsidR="001D2820">
        <w:rPr>
          <w:lang w:val="de-CH"/>
        </w:rPr>
        <w:t>,</w:t>
      </w:r>
      <w:r w:rsidR="00C75FB6">
        <w:rPr>
          <w:lang w:val="de-CH"/>
        </w:rPr>
        <w:t xml:space="preserve"> mit jedem </w:t>
      </w:r>
      <w:r w:rsidR="00C75FB6" w:rsidRPr="001E563E">
        <w:rPr>
          <w:lang w:val="de-CH"/>
        </w:rPr>
        <w:t>cosinusgewichtete</w:t>
      </w:r>
      <w:r w:rsidR="00C75FB6">
        <w:rPr>
          <w:lang w:val="de-CH"/>
        </w:rPr>
        <w:t>n</w:t>
      </w:r>
      <w:r w:rsidR="00C75FB6" w:rsidRPr="001E563E">
        <w:rPr>
          <w:lang w:val="de-CH"/>
        </w:rPr>
        <w:t xml:space="preserve"> </w:t>
      </w:r>
      <w:r w:rsidR="00C75FB6">
        <w:rPr>
          <w:lang w:val="de-CH"/>
        </w:rPr>
        <w:t xml:space="preserve">hemisphärischen </w:t>
      </w:r>
      <w:r w:rsidR="00C75FB6" w:rsidRPr="001E563E">
        <w:rPr>
          <w:lang w:val="de-CH"/>
        </w:rPr>
        <w:t>Sampling</w:t>
      </w:r>
      <w:r w:rsidR="00BB1F43">
        <w:rPr>
          <w:lang w:val="de-CH"/>
        </w:rPr>
        <w:t>,</w:t>
      </w:r>
      <w:r w:rsidR="00C75FB6">
        <w:rPr>
          <w:lang w:val="de-CH"/>
        </w:rPr>
        <w:t xml:space="preserve"> erhält man einen relativen Leuchtdichtewert pro Bild. </w:t>
      </w:r>
      <w:r w:rsidR="004B7F39">
        <w:rPr>
          <w:lang w:val="de-CH"/>
        </w:rPr>
        <w:t xml:space="preserve">Die so erhaltenen </w:t>
      </w:r>
      <w:r w:rsidR="00C75FB6">
        <w:rPr>
          <w:lang w:val="de-CH"/>
        </w:rPr>
        <w:t>relativen Leuchtdichtewerte</w:t>
      </w:r>
      <w:r w:rsidR="00824D20">
        <w:rPr>
          <w:lang w:val="de-CH"/>
        </w:rPr>
        <w:t>,</w:t>
      </w:r>
      <w:r w:rsidR="00C75FB6">
        <w:rPr>
          <w:lang w:val="de-CH"/>
        </w:rPr>
        <w:t xml:space="preserve"> </w:t>
      </w:r>
      <w:r w:rsidR="004B7F39">
        <w:rPr>
          <w:lang w:val="de-CH"/>
        </w:rPr>
        <w:t xml:space="preserve">können nun </w:t>
      </w:r>
      <w:r w:rsidR="00C75FB6">
        <w:rPr>
          <w:lang w:val="de-CH"/>
        </w:rPr>
        <w:t>den Messwerten des Pyranometers</w:t>
      </w:r>
      <w:r w:rsidR="004B7F39">
        <w:rPr>
          <w:lang w:val="de-CH"/>
        </w:rPr>
        <w:t xml:space="preserve"> (</w:t>
      </w:r>
      <w:r w:rsidR="00824D20">
        <w:rPr>
          <w:lang w:val="de-CH"/>
        </w:rPr>
        <w:t>GHI) gegenübergestellt</w:t>
      </w:r>
      <w:r w:rsidR="00C75FB6">
        <w:rPr>
          <w:lang w:val="de-CH"/>
        </w:rPr>
        <w:t xml:space="preserve"> werden. </w:t>
      </w:r>
    </w:p>
    <w:p w:rsidR="003D31C1" w:rsidRDefault="007B73FE" w:rsidP="00AD790F">
      <w:pPr>
        <w:rPr>
          <w:lang w:val="de-CH"/>
        </w:rPr>
      </w:pPr>
      <w:r>
        <w:rPr>
          <w:lang w:val="de-CH"/>
        </w:rPr>
        <w:t xml:space="preserve">Basierend auf der Annahme, dass die Zuordnung von Szenenhelligkeit zu Pixelwerten linear </w:t>
      </w:r>
      <w:r w:rsidR="00BB1F43">
        <w:rPr>
          <w:lang w:val="de-CH"/>
        </w:rPr>
        <w:t>ist</w:t>
      </w:r>
      <w:r>
        <w:rPr>
          <w:lang w:val="de-CH"/>
        </w:rPr>
        <w:t>,</w:t>
      </w:r>
      <w:r w:rsidR="00824D20">
        <w:rPr>
          <w:lang w:val="de-CH"/>
        </w:rPr>
        <w:t xml:space="preserve"> kann eine lineare Regression verwendet werden</w:t>
      </w:r>
      <w:r>
        <w:rPr>
          <w:lang w:val="de-CH"/>
        </w:rPr>
        <w:t>,</w:t>
      </w:r>
      <w:r w:rsidR="00824D20">
        <w:rPr>
          <w:lang w:val="de-CH"/>
        </w:rPr>
        <w:t xml:space="preserve"> um die Sonneneinstrahlung aus der Bild</w:t>
      </w:r>
      <w:r>
        <w:rPr>
          <w:lang w:val="de-CH"/>
        </w:rPr>
        <w:t>helligkeit</w:t>
      </w:r>
      <w:r w:rsidR="00824D20">
        <w:rPr>
          <w:lang w:val="de-CH"/>
        </w:rPr>
        <w:t xml:space="preserve"> </w:t>
      </w:r>
      <w:r>
        <w:rPr>
          <w:lang w:val="de-CH"/>
        </w:rPr>
        <w:t xml:space="preserve">zu bestimmen. </w:t>
      </w:r>
    </w:p>
    <w:p w:rsidR="00762C6A" w:rsidRDefault="00762C6A" w:rsidP="00762C6A">
      <w:pPr>
        <w:pStyle w:val="berschrift2"/>
        <w:rPr>
          <w:lang w:val="de-CH"/>
        </w:rPr>
      </w:pPr>
      <w:r>
        <w:rPr>
          <w:lang w:val="de-CH"/>
        </w:rPr>
        <w:t>Wolkendetektion und Tracking</w:t>
      </w:r>
    </w:p>
    <w:p w:rsidR="0042564A" w:rsidRDefault="00A97683" w:rsidP="00C00FAF">
      <w:pPr>
        <w:rPr>
          <w:lang w:val="de-CH"/>
        </w:rPr>
      </w:pPr>
      <w:r>
        <w:rPr>
          <w:lang w:val="de-CH"/>
        </w:rPr>
        <w:t>Bilder die bei direkter Sonneneinstrahlung aufgenommen werden</w:t>
      </w:r>
      <w:r w:rsidR="003A5BE4">
        <w:rPr>
          <w:lang w:val="de-CH"/>
        </w:rPr>
        <w:t xml:space="preserve">, sind in sonnennahen Bereichen häufig überbelichtet und in abgeschatteten Regionen unterbelichtet, weshalb Wolken nur schwer </w:t>
      </w:r>
      <w:r w:rsidR="0042564A">
        <w:rPr>
          <w:lang w:val="de-CH"/>
        </w:rPr>
        <w:t xml:space="preserve">zu </w:t>
      </w:r>
      <w:r w:rsidR="003A5BE4">
        <w:rPr>
          <w:lang w:val="de-CH"/>
        </w:rPr>
        <w:t>identifizier</w:t>
      </w:r>
      <w:r w:rsidR="0042564A">
        <w:rPr>
          <w:lang w:val="de-CH"/>
        </w:rPr>
        <w:t>en sind</w:t>
      </w:r>
      <w:r w:rsidR="003A5BE4">
        <w:rPr>
          <w:lang w:val="de-CH"/>
        </w:rPr>
        <w:t xml:space="preserve">. </w:t>
      </w:r>
      <w:r w:rsidR="00105C27">
        <w:rPr>
          <w:lang w:val="de-CH"/>
        </w:rPr>
        <w:t>De</w:t>
      </w:r>
      <w:r w:rsidR="0042564A">
        <w:rPr>
          <w:lang w:val="de-CH"/>
        </w:rPr>
        <w:t>shalb wird</w:t>
      </w:r>
      <w:r w:rsidR="00105C27">
        <w:rPr>
          <w:lang w:val="de-CH"/>
        </w:rPr>
        <w:t xml:space="preserve"> </w:t>
      </w:r>
      <w:r w:rsidR="0042564A">
        <w:rPr>
          <w:lang w:val="de-CH"/>
        </w:rPr>
        <w:t>HDR-</w:t>
      </w:r>
      <w:r w:rsidR="003A5BE4">
        <w:rPr>
          <w:lang w:val="de-CH"/>
        </w:rPr>
        <w:t xml:space="preserve">Fotografie </w:t>
      </w:r>
      <w:r w:rsidR="00105C27">
        <w:rPr>
          <w:lang w:val="de-CH"/>
        </w:rPr>
        <w:t xml:space="preserve">eingesetzt, </w:t>
      </w:r>
      <w:r w:rsidR="0042564A">
        <w:rPr>
          <w:lang w:val="de-CH"/>
        </w:rPr>
        <w:t>um den</w:t>
      </w:r>
      <w:r w:rsidR="003A5BE4">
        <w:rPr>
          <w:lang w:val="de-CH"/>
        </w:rPr>
        <w:t xml:space="preserve"> Dynamikbereich </w:t>
      </w:r>
      <w:r w:rsidR="0042564A">
        <w:rPr>
          <w:lang w:val="de-CH"/>
        </w:rPr>
        <w:t>zu</w:t>
      </w:r>
      <w:r w:rsidR="003A5BE4">
        <w:rPr>
          <w:lang w:val="de-CH"/>
        </w:rPr>
        <w:t xml:space="preserve"> erweitert</w:t>
      </w:r>
      <w:r w:rsidR="005C14ED">
        <w:rPr>
          <w:lang w:val="de-CH"/>
        </w:rPr>
        <w:t xml:space="preserve"> womit die</w:t>
      </w:r>
      <w:r w:rsidR="005916B5">
        <w:rPr>
          <w:lang w:val="de-CH"/>
        </w:rPr>
        <w:t xml:space="preserve"> Zuverlässigkeit der</w:t>
      </w:r>
      <w:r w:rsidR="005C14ED">
        <w:rPr>
          <w:lang w:val="de-CH"/>
        </w:rPr>
        <w:t xml:space="preserve"> Wolkendetektion </w:t>
      </w:r>
      <w:r w:rsidR="005916B5">
        <w:rPr>
          <w:lang w:val="de-CH"/>
        </w:rPr>
        <w:t xml:space="preserve">zunimmt. </w:t>
      </w:r>
      <w:r w:rsidR="005C14ED">
        <w:rPr>
          <w:lang w:val="de-CH"/>
        </w:rPr>
        <w:t xml:space="preserve"> </w:t>
      </w:r>
    </w:p>
    <w:p w:rsidR="005C14ED" w:rsidRDefault="002F16AA" w:rsidP="00C00FAF">
      <w:pPr>
        <w:rPr>
          <w:lang w:val="de-CH"/>
        </w:rPr>
      </w:pPr>
      <w:r>
        <w:rPr>
          <w:lang w:val="de-CH"/>
        </w:rPr>
        <w:t xml:space="preserve">Die Verwendung eines Fischaugenobjektiv führt zu starken Verzerrungen der Aufnahmen. Damit die Bilder in </w:t>
      </w:r>
      <w:r w:rsidR="005C14ED">
        <w:rPr>
          <w:lang w:val="de-CH"/>
        </w:rPr>
        <w:t xml:space="preserve">einem </w:t>
      </w:r>
      <w:r w:rsidR="005C14ED" w:rsidRPr="002F16AA">
        <w:rPr>
          <w:lang w:val="de-CH"/>
        </w:rPr>
        <w:t>kartesischen Koordinatensystem</w:t>
      </w:r>
      <w:r w:rsidRPr="002F16AA">
        <w:rPr>
          <w:lang w:val="de-CH"/>
        </w:rPr>
        <w:t xml:space="preserve"> </w:t>
      </w:r>
      <w:r>
        <w:rPr>
          <w:lang w:val="de-CH"/>
        </w:rPr>
        <w:t>verwendet werden können, müssen die Bilder zuerst entzerrt werden.</w:t>
      </w:r>
      <w:r w:rsidR="005C14ED">
        <w:rPr>
          <w:lang w:val="de-CH"/>
        </w:rPr>
        <w:t xml:space="preserve"> </w:t>
      </w:r>
      <w:r w:rsidR="001D1A31">
        <w:rPr>
          <w:lang w:val="de-CH"/>
        </w:rPr>
        <w:t xml:space="preserve">Anschliessend </w:t>
      </w:r>
      <w:r w:rsidR="00705A8C">
        <w:rPr>
          <w:lang w:val="de-CH"/>
        </w:rPr>
        <w:t xml:space="preserve">werden störende </w:t>
      </w:r>
      <w:r w:rsidR="001D1A31">
        <w:rPr>
          <w:lang w:val="de-CH"/>
        </w:rPr>
        <w:t xml:space="preserve">Objekte </w:t>
      </w:r>
      <w:r w:rsidR="00705A8C">
        <w:rPr>
          <w:lang w:val="de-CH"/>
        </w:rPr>
        <w:t xml:space="preserve">nahe am Horizont, wie Gebäude, Bäume oder Sendemasten mittels einer Maske abgedeckt. Für eine genaue Vorhersage darf das Bild nur Himmel und Wolken enthalten. </w:t>
      </w:r>
    </w:p>
    <w:p w:rsidR="00E81BE3" w:rsidRDefault="007819CF" w:rsidP="00E81BE3">
      <w:pPr>
        <w:rPr>
          <w:lang w:val="de-CH"/>
        </w:rPr>
      </w:pPr>
      <w:r>
        <w:rPr>
          <w:lang w:val="de-CH"/>
        </w:rPr>
        <w:lastRenderedPageBreak/>
        <w:t xml:space="preserve">Nun können Bilder dazu verwendet werden um Wolken zu identifizieren. </w:t>
      </w:r>
      <w:r w:rsidR="00E81BE3">
        <w:rPr>
          <w:lang w:val="de-CH"/>
        </w:rPr>
        <w:t xml:space="preserve">Dazu wird das Bild </w:t>
      </w:r>
      <w:r w:rsidR="00E81BE3">
        <w:rPr>
          <w:lang w:val="de-CH"/>
        </w:rPr>
        <w:t>in den YCbCr Farbraum</w:t>
      </w:r>
      <w:r w:rsidR="00E81BE3">
        <w:rPr>
          <w:lang w:val="de-CH"/>
        </w:rPr>
        <w:t xml:space="preserve"> transformiert</w:t>
      </w:r>
      <w:r w:rsidR="00E81BE3">
        <w:rPr>
          <w:lang w:val="de-CH"/>
        </w:rPr>
        <w:t xml:space="preserve">, da dort blaue Bereiche des Bildes besonders stark hervortreten. </w:t>
      </w:r>
      <w:r w:rsidR="00E81BE3">
        <w:rPr>
          <w:lang w:val="de-CH"/>
        </w:rPr>
        <w:t xml:space="preserve">Anschliessend wird ein </w:t>
      </w:r>
      <w:r w:rsidR="00E81BE3">
        <w:rPr>
          <w:rStyle w:val="st"/>
        </w:rPr>
        <w:t>Schwellenwertverfahren</w:t>
      </w:r>
      <w:r w:rsidR="00E81BE3">
        <w:rPr>
          <w:lang w:val="de-CH"/>
        </w:rPr>
        <w:t xml:space="preserve"> angewendet, um Bereiche des Bildes die dem Himmel zuzuordnen sind, vom Rest zu trennen. Man spricht deshalb auch von der Segmentierung des Himmels. </w:t>
      </w:r>
      <w:r w:rsidR="00E56BB2">
        <w:rPr>
          <w:lang w:val="de-CH"/>
        </w:rPr>
        <w:t xml:space="preserve">Sind die wolkenfreien Bereiche identifiziert, dann können diese aus dem Bild subtrahiert werden um die Wolken zu isolieren. </w:t>
      </w:r>
    </w:p>
    <w:p w:rsidR="00E81BE3" w:rsidRDefault="0046745A" w:rsidP="00E0381C">
      <w:pPr>
        <w:rPr>
          <w:lang w:val="de-CH"/>
        </w:rPr>
      </w:pPr>
      <w:r w:rsidRPr="0046745A">
        <w:rPr>
          <w:lang w:val="de-CH"/>
        </w:rPr>
        <w:t xml:space="preserve">Die </w:t>
      </w:r>
      <w:hyperlink r:id="rId27" w:tooltip="Bewegung (Physik)" w:history="1">
        <w:r w:rsidRPr="0046745A">
          <w:rPr>
            <w:rStyle w:val="Hyperlink"/>
            <w:color w:val="000000" w:themeColor="text1"/>
            <w:u w:val="none"/>
          </w:rPr>
          <w:t>Bewegungsinformation</w:t>
        </w:r>
      </w:hyperlink>
      <w:r>
        <w:t xml:space="preserve"> der Wolken lassen </w:t>
      </w:r>
      <w:r w:rsidR="0030421B">
        <w:t xml:space="preserve">sich </w:t>
      </w:r>
      <w:r w:rsidR="0030421B">
        <w:t xml:space="preserve">aus einer Bildsequenz </w:t>
      </w:r>
      <w:r>
        <w:t>mittels dem optischen Fluss bestimmen</w:t>
      </w:r>
      <w:r w:rsidR="00E0381C">
        <w:t xml:space="preserve"> </w:t>
      </w:r>
      <w:r w:rsidR="00E0381C">
        <w:fldChar w:fldCharType="begin"/>
      </w:r>
      <w:r w:rsidR="00E0381C">
        <w:instrText xml:space="preserve"> ADDIN ZOTERO_ITEM CSL_CITATION {"citationID":"oxi8D8lB","properties":{"formattedCitation":"[25]","plainCitation":"[25]","noteIndex":0},"citationItems":[{"id":509,"uris":["http://zotero.org/users/4187467/items/RSTVYCDT"],"uri":["http://zotero.org/users/4187467/items/RSTVYCDT"],"itemData":{"id":509,"type":"paper-conference","title":"Cloud tracking with optical flow for short-term solar forecasting","source":"Semantic Scholar","abstract":"A method for tracking and predicting cloud movement using ground based sky imagery is presented. Sequences of partial sky images, with each image taken one second apart with a size of 640 by 480 pixels, were processed to determine the time taken for clouds to reach a user defined region in the image or the Sun. The clouds were first identified by segmenting the image based on the difference between the blue and red colour channels, producing a binary detection image. Good features to track were then located in the image and tracked utilising the Lucas-Kanade method for optical flow. From the trajectory of the tracked features and the binary detection image, cloud signals were generated. The trajectory of the individual features were used to determine the risky cloud signals (signals that pass over the user defined region or Sun). Time to collision estimates were produced based on merging these risky cloud signals. Estimates of times up to 40 seconds were achieved with error in the estimate increasing when the estimated time is larger. The method presented has the potential for tracking clouds travelling in different directions and at different velocities.","author":[{"family":"Wood-Bradley","given":"Philip"},{"family":"Zapata","given":"José Luis"}],"issued":{"date-parts":[["2012"]]}}}],"schema":"https://github.com/citation-style-language/schema/raw/master/csl-citation.json"} </w:instrText>
      </w:r>
      <w:r w:rsidR="00E0381C">
        <w:fldChar w:fldCharType="separate"/>
      </w:r>
      <w:r w:rsidR="00E0381C" w:rsidRPr="00E0381C">
        <w:t>[25]</w:t>
      </w:r>
      <w:r w:rsidR="00E0381C">
        <w:fldChar w:fldCharType="end"/>
      </w:r>
      <w:r>
        <w:t>.</w:t>
      </w:r>
      <w:r w:rsidR="0030421B">
        <w:t xml:space="preserve"> Man erhält </w:t>
      </w:r>
      <w:r w:rsidR="00E0381C">
        <w:t>das</w:t>
      </w:r>
      <w:r w:rsidR="0030421B">
        <w:t xml:space="preserve"> Vektorfeld des optischen Flusses für jedes Bildpixel. </w:t>
      </w:r>
      <w:r w:rsidR="000779DC">
        <w:t>Nimmt man zu Vereinfachung an, dass sich die Wolken alle gleichförmig bewegen, dann kann durch Mitteln des Vektorfeldes, ein</w:t>
      </w:r>
      <w:r w:rsidR="00E0381C">
        <w:t xml:space="preserve"> </w:t>
      </w:r>
      <w:bookmarkStart w:id="71" w:name="_Hlk536000945"/>
      <w:r w:rsidR="00E0381C">
        <w:t>repräsentative</w:t>
      </w:r>
      <w:r w:rsidR="000779DC">
        <w:t>r</w:t>
      </w:r>
      <w:r w:rsidR="00E0381C">
        <w:t xml:space="preserve"> Vektor </w:t>
      </w:r>
      <w:bookmarkEnd w:id="71"/>
      <w:r w:rsidR="00E0381C">
        <w:t>für das gesamte Feld</w:t>
      </w:r>
      <w:r w:rsidR="000779DC">
        <w:t xml:space="preserve"> bestimmt werden</w:t>
      </w:r>
      <w:r w:rsidR="00E0381C">
        <w:t xml:space="preserve">. </w:t>
      </w:r>
      <w:r w:rsidR="000779DC">
        <w:t xml:space="preserve">Aus der </w:t>
      </w:r>
      <w:r w:rsidR="000779DC">
        <w:rPr>
          <w:lang w:val="de-CH"/>
        </w:rPr>
        <w:t xml:space="preserve">Framerate der Bilder lässt sich eine relative Geschwindigkeit in Pixeln pro Sekunde berechnen.  </w:t>
      </w:r>
    </w:p>
    <w:p w:rsidR="00F26F80" w:rsidRDefault="008C76B2" w:rsidP="00E0381C">
      <w:pPr>
        <w:rPr>
          <w:lang w:val="de-CH"/>
        </w:rPr>
      </w:pPr>
      <w:r>
        <w:rPr>
          <w:lang w:val="de-CH"/>
        </w:rPr>
        <w:t xml:space="preserve">Der letzte Schritt ist die Vorhersage des direkten Anteils der Sonneneinstrahlung (DNI). </w:t>
      </w:r>
      <w:r w:rsidR="00303D8C">
        <w:rPr>
          <w:lang w:val="de-CH"/>
        </w:rPr>
        <w:t xml:space="preserve">Die DNI wird in erster Line durch den </w:t>
      </w:r>
      <w:r w:rsidR="00303D8C">
        <w:rPr>
          <w:lang w:val="de-CH"/>
        </w:rPr>
        <w:t xml:space="preserve">Bedeckungsgrad </w:t>
      </w:r>
      <w:r w:rsidR="00303D8C">
        <w:rPr>
          <w:lang w:val="de-CH"/>
        </w:rPr>
        <w:t xml:space="preserve">des Himmels, in unmittelbarer Nähe der Sonne bestimmt. </w:t>
      </w:r>
      <w:r w:rsidR="00F26F80">
        <w:rPr>
          <w:lang w:val="de-CH"/>
        </w:rPr>
        <w:t xml:space="preserve">Man definiert dazu einen Kreis um die Sonnen im Abstand von 5° und betrachtet den Bedeckungsgrad </w:t>
      </w:r>
      <w:r w:rsidR="00F26F80">
        <w:rPr>
          <w:lang w:val="de-CH"/>
        </w:rPr>
        <w:t xml:space="preserve">durch Wolken </w:t>
      </w:r>
      <w:r w:rsidR="00F26F80">
        <w:rPr>
          <w:lang w:val="de-CH"/>
        </w:rPr>
        <w:t>innerhalb dieses Bereiches.</w:t>
      </w:r>
      <w:r w:rsidR="00F26F80">
        <w:rPr>
          <w:lang w:val="de-CH"/>
        </w:rPr>
        <w:t xml:space="preserve"> Um Aussagen über den zukünftigen Wert der DNI treffen zu können, müssen herannahende Wolken in Richtung der Sonne betrachtet werden.</w:t>
      </w:r>
    </w:p>
    <w:p w:rsidR="00090923" w:rsidRDefault="00090923" w:rsidP="00E0381C">
      <w:pPr>
        <w:rPr>
          <w:lang w:val="de-CH"/>
        </w:rPr>
      </w:pPr>
      <w:r>
        <w:rPr>
          <w:lang w:val="de-CH"/>
        </w:rPr>
        <w:t xml:space="preserve">Marquez und Coimbra beschreiben dazu ein Verfahren </w:t>
      </w:r>
      <w:r>
        <w:t>„</w:t>
      </w:r>
      <w:r w:rsidR="008F2AC7">
        <w:t>g</w:t>
      </w:r>
      <w:r>
        <w:t>rid cloud fractions“</w:t>
      </w:r>
      <w:r w:rsidR="003864F8">
        <w:t xml:space="preserve"> </w:t>
      </w:r>
      <w:r w:rsidR="003864F8">
        <w:fldChar w:fldCharType="begin"/>
      </w:r>
      <w:r w:rsidR="003864F8">
        <w:instrText xml:space="preserve"> ADDIN ZOTERO_ITEM CSL_CITATION {"citationID":"OAO6DZlo","properties":{"formattedCitation":"[26]","plainCitation":"[26]","noteIndex":0},"citationItems":[{"id":512,"uris":["http://zotero.org/users/4187467/items/BVLBF5TC"],"uri":["http://zotero.org/users/4187467/items/BVLBF5TC"],"itemData":{"id":512,"type":"article-journal","title":"Intra-hour DNI forecasting based on cloud tracking image analysis","container-title":"Solar Energy","page":"327-336","volume":"91","source":"Crossref","DOI":"10.1016/j.solener.2012.09.018","ISSN":"0038092X","language":"en","author":[{"family":"Marquez","given":"Ricardo"},{"family":"Coimbra","given":"Carlos F.M."}],"issued":{"date-parts":[["2013",5]]}}}],"schema":"https://github.com/citation-style-language/schema/raw/master/csl-citation.json"} </w:instrText>
      </w:r>
      <w:r w:rsidR="003864F8">
        <w:fldChar w:fldCharType="separate"/>
      </w:r>
      <w:r w:rsidR="003864F8" w:rsidRPr="003864F8">
        <w:t>[26]</w:t>
      </w:r>
      <w:r w:rsidR="003864F8">
        <w:fldChar w:fldCharType="end"/>
      </w:r>
      <w:r>
        <w:t xml:space="preserve">, </w:t>
      </w:r>
      <w:r w:rsidR="003864F8">
        <w:t>dass</w:t>
      </w:r>
      <w:r>
        <w:t xml:space="preserve"> auch </w:t>
      </w:r>
      <w:r w:rsidR="003864F8">
        <w:t xml:space="preserve">in dieser Arbeit zur Anwendung kommen soll. </w:t>
      </w:r>
      <w:r w:rsidR="00F26F80">
        <w:rPr>
          <w:lang w:val="de-CH"/>
        </w:rPr>
        <w:t xml:space="preserve">Ausgehend von der Position der Sonne wird ein </w:t>
      </w:r>
      <w:r w:rsidR="00F26F80">
        <w:t>„</w:t>
      </w:r>
      <w:r w:rsidR="00F26F80">
        <w:rPr>
          <w:lang w:val="de-CH"/>
        </w:rPr>
        <w:t>Korridor</w:t>
      </w:r>
      <w:r w:rsidR="00F26F80">
        <w:t>“</w:t>
      </w:r>
      <w:r w:rsidR="00F26F80">
        <w:t xml:space="preserve"> gebildet, der in die entgegengesetzte Richtung </w:t>
      </w:r>
      <w:r w:rsidR="00F26F80">
        <w:rPr>
          <w:lang w:val="de-CH"/>
        </w:rPr>
        <w:t>des Geschwindigkeitsvektors der Wolken</w:t>
      </w:r>
      <w:r w:rsidR="00F26F80">
        <w:rPr>
          <w:lang w:val="de-CH"/>
        </w:rPr>
        <w:t xml:space="preserve"> weist. </w:t>
      </w:r>
      <w:r w:rsidR="004F0495">
        <w:rPr>
          <w:lang w:val="de-CH"/>
        </w:rPr>
        <w:t xml:space="preserve">Multipliziert man den </w:t>
      </w:r>
      <w:r w:rsidR="004F0495">
        <w:rPr>
          <w:lang w:val="de-CH"/>
        </w:rPr>
        <w:t>Geschwindigkeitsvektor</w:t>
      </w:r>
      <w:r w:rsidR="004F0495">
        <w:rPr>
          <w:lang w:val="de-CH"/>
        </w:rPr>
        <w:t xml:space="preserve"> mit der gewünschten Vorhersagezeit, dann erhält man einen Verschiebungsvektor. Wendet man den Verschiebungsvektor von der Position der Sonne an, dann gelangt </w:t>
      </w:r>
      <w:r w:rsidR="00260E18">
        <w:rPr>
          <w:lang w:val="de-CH"/>
        </w:rPr>
        <w:t xml:space="preserve">man </w:t>
      </w:r>
      <w:r w:rsidR="004F0495">
        <w:rPr>
          <w:lang w:val="de-CH"/>
        </w:rPr>
        <w:t>an den Punkt, der für die Vorhersage der DNI massgebend ist. An dieser Stelle wird im Umkreis von 5°, der Bed</w:t>
      </w:r>
      <w:r w:rsidR="00D45E03">
        <w:rPr>
          <w:lang w:val="de-CH"/>
        </w:rPr>
        <w:t xml:space="preserve">eckungsgrad </w:t>
      </w:r>
      <m:oMath>
        <m:sSub>
          <m:sSubPr>
            <m:ctrlPr>
              <w:rPr>
                <w:rFonts w:ascii="Cambria Math" w:hAnsi="Cambria Math"/>
                <w:i/>
                <w:lang w:val="de-CH"/>
              </w:rPr>
            </m:ctrlPr>
          </m:sSubPr>
          <m:e>
            <m:r>
              <w:rPr>
                <w:rFonts w:ascii="Cambria Math" w:hAnsi="Cambria Math"/>
                <w:lang w:val="de-CH"/>
              </w:rPr>
              <m:t>R</m:t>
            </m:r>
          </m:e>
          <m:sub>
            <m:r>
              <w:rPr>
                <w:rFonts w:ascii="Cambria Math" w:hAnsi="Cambria Math"/>
                <w:lang w:val="de-CH"/>
              </w:rPr>
              <m:t>c</m:t>
            </m:r>
          </m:sub>
        </m:sSub>
      </m:oMath>
      <w:r w:rsidR="005F5119">
        <w:rPr>
          <w:lang w:val="de-CH"/>
        </w:rPr>
        <w:t xml:space="preserve"> </w:t>
      </w:r>
      <w:r w:rsidR="00D45E03">
        <w:rPr>
          <w:lang w:val="de-CH"/>
        </w:rPr>
        <w:t xml:space="preserve">der Wolken bestimmt. </w:t>
      </w:r>
      <w:r w:rsidR="005F5119">
        <w:rPr>
          <w:lang w:val="de-CH"/>
        </w:rPr>
        <w:t xml:space="preserve">Der Bedeckungsgrad ergibt aus dem Verhältnis zwischen der Anzahl der Wolkenpixel und der Gesamtzahl der gültigen Bildpixel innerhalb des Sichtfeldes der Sky Camera. Der Zusammenhang zwischen der zu prognostizierenden </w:t>
      </w:r>
      <m:oMath>
        <m:sSub>
          <m:sSubPr>
            <m:ctrlPr>
              <w:rPr>
                <w:rFonts w:ascii="Cambria Math" w:hAnsi="Cambria Math"/>
                <w:i/>
                <w:lang w:val="de-CH"/>
              </w:rPr>
            </m:ctrlPr>
          </m:sSubPr>
          <m:e>
            <m:r>
              <w:rPr>
                <w:rFonts w:ascii="Cambria Math" w:hAnsi="Cambria Math"/>
                <w:lang w:val="de-CH"/>
              </w:rPr>
              <m:t>DNI</m:t>
            </m:r>
          </m:e>
          <m:sub>
            <m:r>
              <w:rPr>
                <w:rFonts w:ascii="Cambria Math" w:hAnsi="Cambria Math"/>
                <w:lang w:val="de-CH"/>
              </w:rPr>
              <m:t>pred</m:t>
            </m:r>
          </m:sub>
        </m:sSub>
      </m:oMath>
      <w:r w:rsidR="005F5119">
        <w:rPr>
          <w:lang w:val="de-CH"/>
        </w:rPr>
        <w:t xml:space="preserve">  und der maximal möglichen </w:t>
      </w:r>
      <m:oMath>
        <m:sSub>
          <m:sSubPr>
            <m:ctrlPr>
              <w:rPr>
                <w:rFonts w:ascii="Cambria Math" w:hAnsi="Cambria Math"/>
                <w:i/>
                <w:lang w:val="de-CH"/>
              </w:rPr>
            </m:ctrlPr>
          </m:sSubPr>
          <m:e>
            <m:r>
              <m:rPr>
                <m:sty m:val="p"/>
              </m:rPr>
              <w:rPr>
                <w:rFonts w:ascii="Cambria Math" w:hAnsi="Cambria Math"/>
                <w:lang w:val="de-CH"/>
              </w:rPr>
              <m:t xml:space="preserve">DNI </m:t>
            </m:r>
          </m:e>
          <m:sub>
            <m:r>
              <w:rPr>
                <w:rFonts w:ascii="Cambria Math" w:hAnsi="Cambria Math"/>
                <w:lang w:val="de-CH"/>
              </w:rPr>
              <m:t>max</m:t>
            </m:r>
          </m:sub>
        </m:sSub>
      </m:oMath>
      <w:r w:rsidR="005F5119">
        <w:rPr>
          <w:lang w:val="de-CH"/>
        </w:rPr>
        <w:t xml:space="preserve">  ist linear und lässt sich mit der folgenden Gleichung beschreiben.</w:t>
      </w:r>
    </w:p>
    <w:p w:rsidR="005F5119" w:rsidRDefault="005F5119" w:rsidP="00E0381C">
      <w:pPr>
        <w:rPr>
          <w:lang w:val="de-CH"/>
        </w:rPr>
      </w:pP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5F5119" w:rsidTr="00634D24">
        <w:tc>
          <w:tcPr>
            <w:tcW w:w="7088" w:type="dxa"/>
            <w:shd w:val="clear" w:color="auto" w:fill="auto"/>
          </w:tcPr>
          <w:p w:rsidR="005F5119" w:rsidRPr="00607B8F" w:rsidRDefault="005F5119" w:rsidP="008B0734">
            <w:pPr>
              <w:spacing w:before="0"/>
              <w:jc w:val="center"/>
              <w:rPr>
                <w:sz w:val="18"/>
                <w:szCs w:val="18"/>
              </w:rPr>
            </w:pPr>
            <w:r>
              <w:t xml:space="preserve">                     </w:t>
            </w:r>
            <m:oMath>
              <m:sSub>
                <m:sSubPr>
                  <m:ctrlPr>
                    <w:rPr>
                      <w:rFonts w:ascii="Cambria Math" w:hAnsi="Cambria Math"/>
                      <w:i/>
                      <w:lang w:val="de-CH"/>
                    </w:rPr>
                  </m:ctrlPr>
                </m:sSubPr>
                <m:e>
                  <m:r>
                    <w:rPr>
                      <w:rFonts w:ascii="Cambria Math" w:hAnsi="Cambria Math"/>
                      <w:lang w:val="de-CH"/>
                    </w:rPr>
                    <m:t>DNI</m:t>
                  </m:r>
                </m:e>
                <m:sub>
                  <m:r>
                    <w:rPr>
                      <w:rFonts w:ascii="Cambria Math" w:hAnsi="Cambria Math"/>
                      <w:lang w:val="de-CH"/>
                    </w:rPr>
                    <m:t>pred</m:t>
                  </m:r>
                </m:sub>
              </m:sSub>
              <m:r>
                <w:rPr>
                  <w:rFonts w:ascii="Cambria Math" w:hAnsi="Cambria Math"/>
                </w:rPr>
                <m:t>=</m:t>
              </m:r>
              <m:r>
                <w:rPr>
                  <w:rFonts w:ascii="Cambria Math" w:hAnsi="Cambria Math"/>
                </w:rPr>
                <m:t>-</m:t>
              </m:r>
              <m:sSub>
                <m:sSubPr>
                  <m:ctrlPr>
                    <w:rPr>
                      <w:rFonts w:ascii="Cambria Math" w:hAnsi="Cambria Math"/>
                      <w:i/>
                      <w:lang w:val="de-CH"/>
                    </w:rPr>
                  </m:ctrlPr>
                </m:sSubPr>
                <m:e>
                  <m:r>
                    <m:rPr>
                      <m:sty m:val="p"/>
                    </m:rPr>
                    <w:rPr>
                      <w:rFonts w:ascii="Cambria Math" w:hAnsi="Cambria Math"/>
                      <w:lang w:val="de-CH"/>
                    </w:rPr>
                    <m:t xml:space="preserve">DNI </m:t>
                  </m:r>
                </m:e>
                <m:sub>
                  <m:r>
                    <w:rPr>
                      <w:rFonts w:ascii="Cambria Math" w:hAnsi="Cambria Math"/>
                      <w:lang w:val="de-CH"/>
                    </w:rPr>
                    <m:t>max</m:t>
                  </m:r>
                </m:sub>
              </m:sSub>
              <m:r>
                <w:rPr>
                  <w:rFonts w:ascii="Cambria Math" w:hAnsi="Cambria Math"/>
                </w:rPr>
                <m:t>∙</m:t>
              </m:r>
              <m:sSub>
                <m:sSubPr>
                  <m:ctrlPr>
                    <w:rPr>
                      <w:rFonts w:ascii="Cambria Math" w:hAnsi="Cambria Math"/>
                      <w:i/>
                      <w:lang w:val="de-CH"/>
                    </w:rPr>
                  </m:ctrlPr>
                </m:sSubPr>
                <m:e>
                  <m:r>
                    <w:rPr>
                      <w:rFonts w:ascii="Cambria Math" w:hAnsi="Cambria Math"/>
                      <w:lang w:val="de-CH"/>
                    </w:rPr>
                    <m:t>R</m:t>
                  </m:r>
                </m:e>
                <m:sub>
                  <m:r>
                    <w:rPr>
                      <w:rFonts w:ascii="Cambria Math" w:hAnsi="Cambria Math"/>
                      <w:lang w:val="de-CH"/>
                    </w:rPr>
                    <m:t>c</m:t>
                  </m:r>
                </m:sub>
              </m:sSub>
              <m:r>
                <m:rPr>
                  <m:sty m:val="p"/>
                </m:rPr>
                <w:rPr>
                  <w:rFonts w:ascii="Cambria Math" w:hAnsi="Cambria Math"/>
                  <w:lang w:val="de-CH"/>
                </w:rPr>
                <m:t xml:space="preserve"> </m:t>
              </m:r>
              <m:r>
                <w:rPr>
                  <w:rFonts w:ascii="Cambria Math" w:hAnsi="Cambria Math"/>
                </w:rPr>
                <m:t>+</m:t>
              </m:r>
              <m:sSub>
                <m:sSubPr>
                  <m:ctrlPr>
                    <w:rPr>
                      <w:rFonts w:ascii="Cambria Math" w:hAnsi="Cambria Math"/>
                      <w:i/>
                      <w:lang w:val="de-CH"/>
                    </w:rPr>
                  </m:ctrlPr>
                </m:sSubPr>
                <m:e>
                  <m:r>
                    <m:rPr>
                      <m:sty m:val="p"/>
                    </m:rPr>
                    <w:rPr>
                      <w:rFonts w:ascii="Cambria Math" w:hAnsi="Cambria Math"/>
                      <w:lang w:val="de-CH"/>
                    </w:rPr>
                    <m:t xml:space="preserve">DNI </m:t>
                  </m:r>
                </m:e>
                <m:sub>
                  <m:r>
                    <w:rPr>
                      <w:rFonts w:ascii="Cambria Math" w:hAnsi="Cambria Math"/>
                      <w:lang w:val="de-CH"/>
                    </w:rPr>
                    <m:t>max</m:t>
                  </m:r>
                </m:sub>
              </m:sSub>
            </m:oMath>
          </w:p>
        </w:tc>
        <w:tc>
          <w:tcPr>
            <w:tcW w:w="0" w:type="dxa"/>
            <w:shd w:val="clear" w:color="auto" w:fill="auto"/>
          </w:tcPr>
          <w:p w:rsidR="005F5119" w:rsidRPr="00087DEA" w:rsidRDefault="005F5119" w:rsidP="00087DEA">
            <w:pPr>
              <w:pStyle w:val="Beschriftung"/>
              <w:keepNext/>
              <w:spacing w:before="0" w:after="0"/>
              <w:jc w:val="center"/>
            </w:pPr>
            <w:bookmarkStart w:id="72" w:name="_Ref535766438"/>
            <w:bookmarkStart w:id="73" w:name="_Ref535766664"/>
            <w:r>
              <w:t>(</w:t>
            </w:r>
            <w:bookmarkEnd w:id="72"/>
            <w:bookmarkEnd w:id="73"/>
          </w:p>
        </w:tc>
        <w:tc>
          <w:tcPr>
            <w:tcW w:w="1275" w:type="dxa"/>
            <w:shd w:val="clear" w:color="auto" w:fill="auto"/>
          </w:tcPr>
          <w:p w:rsidR="005F5119" w:rsidRPr="00087DEA" w:rsidRDefault="005F5119"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1</w:t>
            </w:r>
            <w:r>
              <w:fldChar w:fldCharType="end"/>
            </w:r>
            <w:r>
              <w:t>)</w:t>
            </w:r>
          </w:p>
        </w:tc>
      </w:tr>
    </w:tbl>
    <w:p w:rsidR="005F5119" w:rsidRDefault="005F5119" w:rsidP="00E0381C">
      <w:pPr>
        <w:rPr>
          <w:lang w:val="de-CH"/>
        </w:rPr>
      </w:pPr>
      <w:r>
        <w:rPr>
          <w:lang w:val="de-CH"/>
        </w:rPr>
        <w:t xml:space="preserve">Dabei gibt </w:t>
      </w:r>
      <m:oMath>
        <m:sSub>
          <m:sSubPr>
            <m:ctrlPr>
              <w:rPr>
                <w:rFonts w:ascii="Cambria Math" w:hAnsi="Cambria Math"/>
                <w:i/>
                <w:lang w:val="de-CH"/>
              </w:rPr>
            </m:ctrlPr>
          </m:sSubPr>
          <m:e>
            <m:r>
              <m:rPr>
                <m:sty m:val="p"/>
              </m:rPr>
              <w:rPr>
                <w:rFonts w:ascii="Cambria Math" w:hAnsi="Cambria Math"/>
                <w:lang w:val="de-CH"/>
              </w:rPr>
              <m:t xml:space="preserve">DNI </m:t>
            </m:r>
          </m:e>
          <m:sub>
            <m:r>
              <w:rPr>
                <w:rFonts w:ascii="Cambria Math" w:hAnsi="Cambria Math"/>
                <w:lang w:val="de-CH"/>
              </w:rPr>
              <m:t>max</m:t>
            </m:r>
          </m:sub>
        </m:sSub>
      </m:oMath>
      <w:r>
        <w:rPr>
          <w:lang w:val="de-CH"/>
        </w:rPr>
        <w:t xml:space="preserve"> den maximal möglichen Wert an, der zu diesem Zeitpunkt</w:t>
      </w:r>
      <w:r w:rsidR="001E6B3F">
        <w:rPr>
          <w:lang w:val="de-CH"/>
        </w:rPr>
        <w:t xml:space="preserve"> bei einem wolkenfreien Himmel gemessen würde.</w:t>
      </w:r>
      <w:r>
        <w:rPr>
          <w:lang w:val="de-CH"/>
        </w:rPr>
        <w:t xml:space="preserve"> </w:t>
      </w:r>
    </w:p>
    <w:p w:rsidR="00875077" w:rsidRDefault="00CA17A7" w:rsidP="003E65BD">
      <w:pPr>
        <w:pStyle w:val="berschrift1"/>
      </w:pPr>
      <w:bookmarkStart w:id="74" w:name="_Toc535929945"/>
      <w:bookmarkStart w:id="75" w:name="_GoBack"/>
      <w:bookmarkEnd w:id="75"/>
      <w:r>
        <w:lastRenderedPageBreak/>
        <w:t>ProSekKa Sky Camera</w:t>
      </w:r>
      <w:bookmarkEnd w:id="74"/>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6" w:name="_Ref535350388"/>
      <w:bookmarkStart w:id="77" w:name="_Toc535929946"/>
      <w:r>
        <w:t xml:space="preserve">Allgemeiner Aufbau der </w:t>
      </w:r>
      <w:r w:rsidRPr="00FB2DFF">
        <w:t>ProSekKa</w:t>
      </w:r>
      <w:r w:rsidR="00CC3ADF">
        <w:t xml:space="preserve"> </w:t>
      </w:r>
      <w:r w:rsidR="00CA17A7">
        <w:t>Sky Camera</w:t>
      </w:r>
      <w:bookmarkEnd w:id="76"/>
      <w:bookmarkEnd w:id="77"/>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8" w:name="_Toc53576868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6</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8"/>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9" w:name="_Toc535929947"/>
      <w:r w:rsidRPr="00C40B7F">
        <w:t>Ground Truth</w:t>
      </w:r>
      <w:bookmarkEnd w:id="79"/>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3864F8">
        <w:instrText xml:space="preserve"> ADDIN ZOTERO_ITEM CSL_CITATION {"citationID":"Uw94GL4u","properties":{"formattedCitation":"[27]","plainCitation":"[27]","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3864F8" w:rsidRPr="003864F8">
        <w:t>[27]</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80" w:name="_Ref534278342"/>
      <w:bookmarkStart w:id="81" w:name="_Toc53576868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7</w:t>
      </w:r>
      <w:r w:rsidR="00BA1753">
        <w:rPr>
          <w:noProof/>
        </w:rPr>
        <w:fldChar w:fldCharType="end"/>
      </w:r>
      <w:bookmarkEnd w:id="80"/>
      <w:r>
        <w:rPr>
          <w:noProof/>
        </w:rPr>
        <w:t xml:space="preserve">: </w:t>
      </w:r>
      <w:r w:rsidRPr="00D162AB">
        <w:rPr>
          <w:noProof/>
        </w:rPr>
        <w:t>Lageplan Hochschule Luzern für Technik und Architektur</w:t>
      </w:r>
      <w:bookmarkEnd w:id="81"/>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BF17DE">
        <w:t xml:space="preserve">Abbildung </w:t>
      </w:r>
      <w:r w:rsidR="00BF17DE">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r>
              <w:t>(</w:t>
            </w:r>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BF17DE">
              <w:rPr>
                <w:noProof/>
              </w:rPr>
              <w:t>9</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2" w:name="_Ref532641609"/>
      <w:bookmarkStart w:id="83" w:name="_Toc53576868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8</w:t>
      </w:r>
      <w:r w:rsidR="00BA1753">
        <w:rPr>
          <w:noProof/>
        </w:rPr>
        <w:fldChar w:fldCharType="end"/>
      </w:r>
      <w:bookmarkEnd w:id="82"/>
      <w:r>
        <w:t>: Links Messung der diffusen und rechts der globalen</w:t>
      </w:r>
      <w:r>
        <w:rPr>
          <w:noProof/>
        </w:rPr>
        <w:t xml:space="preserve"> Strahlung.</w:t>
      </w:r>
      <w:bookmarkEnd w:id="83"/>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3864F8">
        <w:instrText xml:space="preserve"> ADDIN ZOTERO_ITEM CSL_CITATION {"citationID":"TK7W4JJ8","properties":{"formattedCitation":"[28]","plainCitation":"[28]","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3864F8" w:rsidRPr="003864F8">
        <w:t>[28]</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4" w:name="_Toc53576868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9</w:t>
      </w:r>
      <w:r w:rsidR="00BA1753">
        <w:rPr>
          <w:noProof/>
        </w:rPr>
        <w:fldChar w:fldCharType="end"/>
      </w:r>
      <w:r>
        <w:t xml:space="preserve">: Messstation und </w:t>
      </w:r>
      <w:r>
        <w:rPr>
          <w:noProof/>
        </w:rPr>
        <w:t>Datenerfassung</w:t>
      </w:r>
      <w:bookmarkEnd w:id="84"/>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5" w:name="_Toc535768712"/>
      <w:r>
        <w:t xml:space="preserve">Tabelle </w:t>
      </w:r>
      <w:r w:rsidR="00C7465A">
        <w:fldChar w:fldCharType="begin"/>
      </w:r>
      <w:r w:rsidR="00C7465A">
        <w:instrText xml:space="preserve"> SEQ Tabelle \* ARABIC </w:instrText>
      </w:r>
      <w:r w:rsidR="00C7465A">
        <w:fldChar w:fldCharType="separate"/>
      </w:r>
      <w:r w:rsidR="00492AFA">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5"/>
    </w:p>
    <w:p w:rsidR="001254E8" w:rsidRPr="001254E8" w:rsidRDefault="001254E8" w:rsidP="001254E8"/>
    <w:p w:rsidR="001254E8" w:rsidRDefault="001254E8" w:rsidP="001254E8">
      <w:pPr>
        <w:pStyle w:val="berschrift2"/>
      </w:pPr>
      <w:bookmarkStart w:id="86" w:name="_Toc535929948"/>
      <w:r>
        <w:lastRenderedPageBreak/>
        <w:t>Datensätze</w:t>
      </w:r>
      <w:bookmarkEnd w:id="86"/>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BF17DE">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3864F8">
        <w:instrText xml:space="preserve"> ADDIN ZOTERO_ITEM CSL_CITATION {"citationID":"fsxbUD50","properties":{"formattedCitation":"[29]","plainCitation":"[29]","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3864F8" w:rsidRPr="003864F8">
        <w:t>[29]</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7" w:name="_Toc5357686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20</w:t>
      </w:r>
      <w:r w:rsidR="00BA1753">
        <w:rPr>
          <w:noProof/>
        </w:rPr>
        <w:fldChar w:fldCharType="end"/>
      </w:r>
      <w:r>
        <w:rPr>
          <w:noProof/>
        </w:rPr>
        <w:t>: Zusammenfassung der Bodenmessstation Luzern in der Allmend.</w:t>
      </w:r>
      <w:bookmarkEnd w:id="87"/>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8" w:name="_Toc535929949"/>
      <w:r>
        <w:lastRenderedPageBreak/>
        <w:t>Hardware</w:t>
      </w:r>
      <w:bookmarkEnd w:id="88"/>
      <w:r>
        <w:t xml:space="preserve"> </w:t>
      </w:r>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9" w:name="_Toc535768687"/>
      <w:r>
        <w:t xml:space="preserve">Abbildung </w:t>
      </w:r>
      <w:r>
        <w:rPr>
          <w:noProof/>
        </w:rPr>
        <w:fldChar w:fldCharType="begin"/>
      </w:r>
      <w:r>
        <w:rPr>
          <w:noProof/>
        </w:rPr>
        <w:instrText xml:space="preserve"> SEQ Abbildung \* ARABIC </w:instrText>
      </w:r>
      <w:r>
        <w:rPr>
          <w:noProof/>
        </w:rPr>
        <w:fldChar w:fldCharType="separate"/>
      </w:r>
      <w:r w:rsidR="006151CB">
        <w:rPr>
          <w:noProof/>
        </w:rPr>
        <w:t>21</w:t>
      </w:r>
      <w:r>
        <w:rPr>
          <w:noProof/>
        </w:rPr>
        <w:fldChar w:fldCharType="end"/>
      </w:r>
      <w:r>
        <w:rPr>
          <w:noProof/>
        </w:rPr>
        <w:t>: Bestandteile der Sky Camera</w:t>
      </w:r>
      <w:bookmarkEnd w:id="89"/>
    </w:p>
    <w:p w:rsidR="0050518C" w:rsidRPr="0050518C" w:rsidRDefault="0050518C" w:rsidP="0050518C"/>
    <w:p w:rsidR="00A87954" w:rsidRDefault="00A87954" w:rsidP="00F12098">
      <w:pPr>
        <w:pStyle w:val="berschrift2"/>
        <w:spacing w:before="120"/>
      </w:pPr>
      <w:bookmarkStart w:id="90" w:name="_Toc535929950"/>
      <w:r>
        <w:t>Kameragehäuse</w:t>
      </w:r>
      <w:bookmarkEnd w:id="90"/>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91" w:name="_Toc5357686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22</w:t>
      </w:r>
      <w:r w:rsidR="00BA1753">
        <w:rPr>
          <w:noProof/>
        </w:rPr>
        <w:fldChar w:fldCharType="end"/>
      </w:r>
      <w:r>
        <w:t xml:space="preserve">: Kunststoffkoffer KK-S1 von Fireking, als </w:t>
      </w:r>
      <w:r w:rsidR="00BB65AC">
        <w:t>Kamera</w:t>
      </w:r>
      <w:r>
        <w:t xml:space="preserve"> Gehäuse.</w:t>
      </w:r>
      <w:bookmarkEnd w:id="91"/>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92" w:name="_Toc53576868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23</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92"/>
    </w:p>
    <w:p w:rsidR="00466E02" w:rsidRDefault="00466E02" w:rsidP="00DA1BFD">
      <w:pPr>
        <w:pStyle w:val="berschrift2"/>
      </w:pPr>
      <w:bookmarkStart w:id="93" w:name="_Toc535929951"/>
      <w:r>
        <w:t>Sensoren</w:t>
      </w:r>
      <w:bookmarkEnd w:id="93"/>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4" w:name="_Toc535768688"/>
      <w:r>
        <w:t xml:space="preserve">Abbildung </w:t>
      </w:r>
      <w:r>
        <w:rPr>
          <w:noProof/>
        </w:rPr>
        <w:fldChar w:fldCharType="begin"/>
      </w:r>
      <w:r>
        <w:rPr>
          <w:noProof/>
        </w:rPr>
        <w:instrText xml:space="preserve"> SEQ Abbildung \* ARABIC </w:instrText>
      </w:r>
      <w:r>
        <w:rPr>
          <w:noProof/>
        </w:rPr>
        <w:fldChar w:fldCharType="separate"/>
      </w:r>
      <w:r w:rsidR="006151CB">
        <w:rPr>
          <w:noProof/>
        </w:rPr>
        <w:t>24</w:t>
      </w:r>
      <w:r>
        <w:rPr>
          <w:noProof/>
        </w:rPr>
        <w:fldChar w:fldCharType="end"/>
      </w:r>
      <w:r>
        <w:t>: Links: Detailaufnahme Objektiv, Sensoren und Widerstandsheizung unter der Acrylkuppel. Rechts: Infrarot Aussenthermometer MLX90614 zur Detektion von Wolken.</w:t>
      </w:r>
      <w:bookmarkEnd w:id="94"/>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BF17DE">
        <w:t>10.4</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6976FC" w:rsidP="0016438C">
      <w:pPr>
        <w:pStyle w:val="berschrift3"/>
      </w:pPr>
      <w:r>
        <w:t xml:space="preserve"> </w:t>
      </w:r>
      <w:bookmarkStart w:id="95" w:name="_Toc535929952"/>
      <w:r w:rsidR="00CD2957">
        <w:t>Kontaktloses</w:t>
      </w:r>
      <w:r w:rsidR="0016438C">
        <w:t xml:space="preserve"> Infrarotthermometer </w:t>
      </w:r>
      <w:r w:rsidR="00CD2957">
        <w:t>MLX90614</w:t>
      </w:r>
      <w:bookmarkEnd w:id="95"/>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6" w:name="_Toc535768713"/>
      <w:r>
        <w:t xml:space="preserve">Tabelle </w:t>
      </w:r>
      <w:r w:rsidR="00C7465A">
        <w:fldChar w:fldCharType="begin"/>
      </w:r>
      <w:r w:rsidR="00C7465A">
        <w:instrText xml:space="preserve"> SEQ Tabelle \* ARABIC </w:instrText>
      </w:r>
      <w:r w:rsidR="00C7465A">
        <w:fldChar w:fldCharType="separate"/>
      </w:r>
      <w:r w:rsidR="00492AFA">
        <w:rPr>
          <w:noProof/>
        </w:rPr>
        <w:t>4</w:t>
      </w:r>
      <w:r w:rsidR="00C7465A">
        <w:fldChar w:fldCharType="end"/>
      </w:r>
      <w:r>
        <w:rPr>
          <w:noProof/>
        </w:rPr>
        <w:t xml:space="preserve">: </w:t>
      </w:r>
      <w:r w:rsidRPr="00503807">
        <w:rPr>
          <w:noProof/>
        </w:rPr>
        <w:t>Spezifikationen Melexis MLX90614ESF-BCI</w:t>
      </w:r>
      <w:r>
        <w:rPr>
          <w:noProof/>
        </w:rPr>
        <w:t>.</w:t>
      </w:r>
      <w:bookmarkEnd w:id="96"/>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3864F8">
        <w:rPr>
          <w:lang w:val="de-CH"/>
        </w:rPr>
        <w:instrText xml:space="preserve"> ADDIN ZOTERO_ITEM CSL_CITATION {"citationID":"SLoV2wZ9","properties":{"formattedCitation":"[30]","plainCitation":"[30]","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3864F8" w:rsidRPr="003864F8">
        <w:t>[30]</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8"/>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9"/>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3864F8">
        <w:instrText xml:space="preserve"> ADDIN ZOTERO_ITEM CSL_CITATION {"citationID":"srOzZZso","properties":{"formattedCitation":"[31]","plainCitation":"[31]","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3864F8" w:rsidRPr="003864F8">
        <w:t>[31]</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BF17DE">
              <w:rPr>
                <w:noProof/>
              </w:rPr>
              <w:t>10</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FA0F67" w:rsidRDefault="00FA0F67" w:rsidP="00FA0F67">
      <w:bookmarkStart w:id="97" w:name="_Ref534303385"/>
    </w:p>
    <w:p w:rsidR="00A87954" w:rsidRDefault="00A87954" w:rsidP="00A87954">
      <w:pPr>
        <w:pStyle w:val="berschrift2"/>
      </w:pPr>
      <w:bookmarkStart w:id="98" w:name="_Toc535929953"/>
      <w:r>
        <w:t>Kameradom Heizung</w:t>
      </w:r>
      <w:bookmarkEnd w:id="98"/>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9" w:name="_Ref535783666"/>
      <w:bookmarkStart w:id="100" w:name="_Toc535929954"/>
      <w:r>
        <w:t>Entfeuchtungsanlage</w:t>
      </w:r>
      <w:bookmarkEnd w:id="97"/>
      <w:bookmarkEnd w:id="99"/>
      <w:bookmarkEnd w:id="100"/>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w:t>
      </w:r>
      <w:r w:rsidR="002C4E25">
        <w:t>en</w:t>
      </w:r>
      <w:r w:rsidR="0015666C">
        <w:t>mittel</w:t>
      </w:r>
      <w:r w:rsidR="00861828">
        <w:t xml:space="preserve"> und einem eingebauten Lüfter</w:t>
      </w:r>
      <w:r w:rsidR="0015666C">
        <w:t xml:space="preserve">. </w:t>
      </w:r>
    </w:p>
    <w:p w:rsidR="00861828" w:rsidRPr="00166F34" w:rsidRDefault="009B6A0A" w:rsidP="00861828">
      <w:r>
        <w:t>Das</w:t>
      </w:r>
      <w:r w:rsidR="00861828">
        <w:t xml:space="preserve"> </w:t>
      </w:r>
      <w:r w:rsidR="0065290B">
        <w:t xml:space="preserve">Trockenmittel </w:t>
      </w:r>
      <w:r>
        <w:t>ist ein</w:t>
      </w:r>
      <w:r w:rsidR="00861828">
        <w:t xml:space="preserve"> sogenanntes Molekularsieb </w:t>
      </w:r>
      <w:r w:rsidR="00861828">
        <w:fldChar w:fldCharType="begin"/>
      </w:r>
      <w:r w:rsidR="003864F8">
        <w:instrText xml:space="preserve"> ADDIN ZOTERO_ITEM CSL_CITATION {"citationID":"qGYidZ4F","properties":{"formattedCitation":"[32]","plainCitation":"[32]","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3864F8" w:rsidRPr="003864F8">
        <w:t>[32]</w:t>
      </w:r>
      <w:r w:rsidR="00861828">
        <w:fldChar w:fldCharType="end"/>
      </w:r>
      <w:r w:rsidR="00861828">
        <w:t>, dass aus synthetisiertem Zeolithe</w:t>
      </w:r>
      <w:r w:rsidR="00861828">
        <w:rPr>
          <w:rStyle w:val="Funotenzeichen"/>
        </w:rPr>
        <w:footnoteReference w:id="10"/>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 xml:space="preserve">sich zur sogenannten scharfen Trocknung, bei der jegliche Feuchtigkeit dem Gas entzogen wird und im </w:t>
      </w:r>
      <w:r w:rsidR="0065290B">
        <w:t xml:space="preserve">Trockenmittel </w:t>
      </w:r>
      <w:r w:rsidR="00861828">
        <w:t xml:space="preserve">eingelagert wird. Durch Erhitzen bei 250 – 350° C, kann das </w:t>
      </w:r>
      <w:r w:rsidR="0065290B">
        <w:t xml:space="preserve">Trockenmittel </w:t>
      </w:r>
      <w:r w:rsidR="00861828">
        <w:t>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101" w:name="_Toc535768689"/>
      <w:r>
        <w:t xml:space="preserve">Abbildung </w:t>
      </w:r>
      <w:r>
        <w:rPr>
          <w:noProof/>
        </w:rPr>
        <w:fldChar w:fldCharType="begin"/>
      </w:r>
      <w:r>
        <w:rPr>
          <w:noProof/>
        </w:rPr>
        <w:instrText xml:space="preserve"> SEQ Abbildung \* ARABIC </w:instrText>
      </w:r>
      <w:r>
        <w:rPr>
          <w:noProof/>
        </w:rPr>
        <w:fldChar w:fldCharType="separate"/>
      </w:r>
      <w:r w:rsidR="006151CB">
        <w:rPr>
          <w:noProof/>
        </w:rPr>
        <w:t>25</w:t>
      </w:r>
      <w:r>
        <w:rPr>
          <w:noProof/>
        </w:rPr>
        <w:fldChar w:fldCharType="end"/>
      </w:r>
      <w:r>
        <w:rPr>
          <w:noProof/>
        </w:rPr>
        <w:t xml:space="preserve">: </w:t>
      </w:r>
      <w:r>
        <w:t>Molekularsieb Perlen, zur scharfen Trocknung feuchter Luft.</w:t>
      </w:r>
      <w:bookmarkEnd w:id="101"/>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w:t>
      </w:r>
      <w:r w:rsidR="0065290B">
        <w:t>Trockenmittel</w:t>
      </w:r>
      <w:r w:rsidR="0015666C">
        <w:t xml:space="preserve">,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102" w:name="_Toc535768690"/>
      <w:r>
        <w:t xml:space="preserve">Abbildung </w:t>
      </w:r>
      <w:r>
        <w:rPr>
          <w:noProof/>
        </w:rPr>
        <w:fldChar w:fldCharType="begin"/>
      </w:r>
      <w:r>
        <w:rPr>
          <w:noProof/>
        </w:rPr>
        <w:instrText xml:space="preserve"> SEQ Abbildung \* ARABIC </w:instrText>
      </w:r>
      <w:r>
        <w:rPr>
          <w:noProof/>
        </w:rPr>
        <w:fldChar w:fldCharType="separate"/>
      </w:r>
      <w:r w:rsidR="006151CB">
        <w:rPr>
          <w:noProof/>
        </w:rPr>
        <w:t>26</w:t>
      </w:r>
      <w:r>
        <w:rPr>
          <w:noProof/>
        </w:rPr>
        <w:fldChar w:fldCharType="end"/>
      </w:r>
      <w:r>
        <w:rPr>
          <w:noProof/>
        </w:rPr>
        <w:t xml:space="preserve">: Links Aufsicht und rechts Seitenansicht der </w:t>
      </w:r>
      <w:r>
        <w:t>Entfeuchtungsanlage</w:t>
      </w:r>
      <w:r>
        <w:rPr>
          <w:noProof/>
        </w:rPr>
        <w:t>.</w:t>
      </w:r>
      <w:bookmarkEnd w:id="102"/>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 xml:space="preserve">Auf diese Weise kann ein gesättigtes </w:t>
      </w:r>
      <w:r w:rsidR="0065290B">
        <w:t>Trockenmittel</w:t>
      </w:r>
      <w:r w:rsidR="0099740F">
        <w:t>,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3" w:name="_Toc5357686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27</w:t>
      </w:r>
      <w:r w:rsidR="00BA1753">
        <w:rPr>
          <w:noProof/>
        </w:rPr>
        <w:fldChar w:fldCharType="end"/>
      </w:r>
      <w:r>
        <w:t>: Links: geöffnete Entfeuchtungsanlage. Rechts: Entfeuchtungsanlage von vorne.</w:t>
      </w:r>
      <w:bookmarkEnd w:id="103"/>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4" w:name="_Toc5357686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28</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4"/>
    </w:p>
    <w:p w:rsidR="00763CB2" w:rsidRDefault="00763CB2" w:rsidP="00763CB2">
      <w:pPr>
        <w:pStyle w:val="berschrift2"/>
      </w:pPr>
      <w:r>
        <w:lastRenderedPageBreak/>
        <w:t>Fischaugenobjektiv</w:t>
      </w:r>
    </w:p>
    <w:p w:rsidR="00DF703A" w:rsidRDefault="00104044" w:rsidP="00763CB2">
      <w:r>
        <w:t>Für die Vorhersage der Sonneneinstrahlung mittels Himmelsbilder, muss der gesamte Himmel erfasst werden. Für gewöhnlich wird ein Fischaugenobjektiv mit 180° Sichtfeld eingesetzt</w:t>
      </w:r>
      <w:r w:rsidR="00DF703A">
        <w:t>, dass zum Himmel gerichtet ist,</w:t>
      </w:r>
      <w:r>
        <w:t xml:space="preserve"> um </w:t>
      </w:r>
      <w:r w:rsidR="00DF703A">
        <w:t xml:space="preserve">die gesamte Hemisphäre abzubilden.  Die so erhalten hemisphärischen Bilder ermöglichen ein Maximum an räumlicher Abdeckung. Die ProSekKa Sky Camera verwendet eine günstiges Fischaugenobjektiv mit 180° Sichtfeld. </w:t>
      </w:r>
    </w:p>
    <w:p w:rsidR="007E06D1" w:rsidRDefault="006A0191" w:rsidP="00763CB2">
      <w:r>
        <w:t xml:space="preserve">Fischaugenobjektive sind extreme Weitwinkelobjektive die eine unendlich ausgedehnte Szene (Horizont zu Horizont) auf einen endlichen Bildbereich abbilden. Dies führt zu starken Verzerrungen, vor allem gegen die Bilderränder hin. </w:t>
      </w:r>
      <w:r w:rsidR="007E06D1">
        <w:t xml:space="preserve">Es gibt </w:t>
      </w:r>
      <w:r>
        <w:t xml:space="preserve">eine Vielzahl von </w:t>
      </w:r>
      <w:r w:rsidR="007E06D1">
        <w:t>unterschiedlichen Projektionsarten, die bei der Herstellung von Fischaugenobjektiven verwendet werden. Dabei beschreibt eine bestimmte Projektionsgleichung, wie die vom Fischauge erfasste Szene auf die Bildebene abzubilden ist. Folgende Tabelle zeigt einen kleinen Auszug, aus der Vielzahl unterschiedlicher Projektionsgleichungen.</w:t>
      </w:r>
    </w:p>
    <w:p w:rsidR="00F6137B" w:rsidRDefault="00F6137B" w:rsidP="00763CB2"/>
    <w:tbl>
      <w:tblPr>
        <w:tblStyle w:val="Tabellenraster"/>
        <w:tblW w:w="7083" w:type="dxa"/>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142"/>
        <w:gridCol w:w="1555"/>
        <w:gridCol w:w="1984"/>
        <w:gridCol w:w="1701"/>
        <w:gridCol w:w="1701"/>
      </w:tblGrid>
      <w:tr w:rsidR="00743157" w:rsidTr="00F6137B">
        <w:trPr>
          <w:trHeight w:val="188"/>
          <w:jc w:val="center"/>
        </w:trPr>
        <w:tc>
          <w:tcPr>
            <w:tcW w:w="1697" w:type="dxa"/>
            <w:gridSpan w:val="2"/>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Geradlinige Abbildung</w:t>
            </w:r>
          </w:p>
        </w:tc>
        <w:tc>
          <w:tcPr>
            <w:tcW w:w="1984"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Stereographisch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Winkeltreu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Flächentreue Abbildung</w:t>
            </w:r>
          </w:p>
        </w:tc>
      </w:tr>
      <w:tr w:rsidR="00743157" w:rsidTr="00F6137B">
        <w:trPr>
          <w:gridBefore w:val="1"/>
          <w:wBefore w:w="142" w:type="dxa"/>
          <w:trHeight w:val="188"/>
          <w:jc w:val="center"/>
        </w:trPr>
        <w:tc>
          <w:tcPr>
            <w:tcW w:w="1555"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r>
                      <w:rPr>
                        <w:rFonts w:ascii="Cambria Math" w:hAnsi="Cambria Math"/>
                        <w:sz w:val="16"/>
                        <w:szCs w:val="16"/>
                      </w:rPr>
                      <m:t>θ</m:t>
                    </m:r>
                  </m:e>
                </m:func>
              </m:oMath>
            </m:oMathPara>
          </w:p>
        </w:tc>
        <w:tc>
          <w:tcPr>
            <w:tcW w:w="1984"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c>
          <w:tcPr>
            <w:tcW w:w="1701"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fName>
                  <m:e>
                    <m:r>
                      <w:rPr>
                        <w:rFonts w:ascii="Cambria Math" w:hAnsi="Cambria Math"/>
                        <w:sz w:val="16"/>
                        <w:szCs w:val="16"/>
                      </w:rPr>
                      <m:t>θ</m:t>
                    </m:r>
                  </m:e>
                </m:func>
              </m:oMath>
            </m:oMathPara>
          </w:p>
        </w:tc>
        <w:tc>
          <w:tcPr>
            <w:tcW w:w="1701" w:type="dxa"/>
            <w:shd w:val="clear" w:color="auto" w:fill="FFFFFF" w:themeFill="background1"/>
          </w:tcPr>
          <w:p w:rsidR="00743157" w:rsidRPr="004E1CB3" w:rsidRDefault="00743157" w:rsidP="00743157">
            <w:pPr>
              <w:keepNext/>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si</m:t>
                    </m:r>
                    <m:r>
                      <m:rPr>
                        <m:sty m:val="p"/>
                      </m:rPr>
                      <w:rPr>
                        <w:rFonts w:ascii="Cambria Math" w:hAnsi="Cambria Math"/>
                        <w:sz w:val="16"/>
                        <w:szCs w:val="16"/>
                      </w:rPr>
                      <m:t>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r>
    </w:tbl>
    <w:p w:rsidR="007E06D1" w:rsidRDefault="00743157" w:rsidP="00F6137B">
      <w:pPr>
        <w:pStyle w:val="Beschriftung"/>
        <w:spacing w:before="240"/>
        <w:jc w:val="center"/>
      </w:pPr>
      <w:r>
        <w:t xml:space="preserve">Tabelle </w:t>
      </w:r>
      <w:r>
        <w:fldChar w:fldCharType="begin"/>
      </w:r>
      <w:r>
        <w:instrText xml:space="preserve"> SEQ Tabelle \* ARABIC </w:instrText>
      </w:r>
      <w:r>
        <w:fldChar w:fldCharType="separate"/>
      </w:r>
      <w:r w:rsidR="00492AFA">
        <w:rPr>
          <w:noProof/>
        </w:rPr>
        <w:t>5</w:t>
      </w:r>
      <w:r>
        <w:fldChar w:fldCharType="end"/>
      </w:r>
      <w:r>
        <w:rPr>
          <w:noProof/>
        </w:rPr>
        <w:t>: Beispiele verwendeter Projektionsgleichung für Fischaugenobjektive</w:t>
      </w:r>
      <w:r w:rsidR="00F6137B">
        <w:rPr>
          <w:noProof/>
        </w:rPr>
        <w:t xml:space="preserve"> </w:t>
      </w:r>
      <w:r w:rsidR="00F6137B">
        <w:rPr>
          <w:noProof/>
        </w:rPr>
        <w:fldChar w:fldCharType="begin"/>
      </w:r>
      <w:r w:rsidR="003864F8">
        <w:rPr>
          <w:noProof/>
        </w:rPr>
        <w:instrText xml:space="preserve"> ADDIN ZOTERO_ITEM CSL_CITATION {"citationID":"eiY8g38P","properties":{"formattedCitation":"[34]","plainCitation":"[34]","noteIndex":0},"citationItems":[{"id":504,"uris":["http://zotero.org/users/4187467/items/BAW3QLFV"],"uri":["http://zotero.org/users/4187467/items/BAW3QLFV"],"itemData":{"id":504,"type":"webpage","title":"Fisheye projection-models","URL":"http://michel.thoby.free.fr/Fisheye_history_short/Projections/Fisheye_projection-models.html","accessed":{"date-parts":[["2019",1,22]]}}}],"schema":"https://github.com/citation-style-language/schema/raw/master/csl-citation.json"} </w:instrText>
      </w:r>
      <w:r w:rsidR="00F6137B">
        <w:rPr>
          <w:noProof/>
        </w:rPr>
        <w:fldChar w:fldCharType="separate"/>
      </w:r>
      <w:r w:rsidR="003864F8" w:rsidRPr="003864F8">
        <w:t>[34]</w:t>
      </w:r>
      <w:r w:rsidR="00F6137B">
        <w:rPr>
          <w:noProof/>
        </w:rPr>
        <w:fldChar w:fldCharType="end"/>
      </w:r>
      <w:r>
        <w:rPr>
          <w:noProof/>
        </w:rPr>
        <w:t>.</w:t>
      </w:r>
    </w:p>
    <w:p w:rsidR="00F2797B" w:rsidRDefault="00394F6C" w:rsidP="00F2797B">
      <w:r>
        <w:t xml:space="preserve">Hersteller von Weitwinkelobjektiven </w:t>
      </w:r>
      <w:r w:rsidR="00F2797B">
        <w:t xml:space="preserve">berufen sich in der Regel auf eine dieser Projektionsgleichungen. </w:t>
      </w:r>
      <w:r w:rsidR="00F47F6D">
        <w:t>Doch in der Praxis zeigt sich häufig, dass die tatsächliche Projektion nicht exakt der angegebenen Gleichung folgt. Weshalb die Projektionsgleichung nicht zur Entzerrung der Bilder verwendet werden kann.</w:t>
      </w:r>
    </w:p>
    <w:p w:rsidR="00F2797B" w:rsidRDefault="00F2797B" w:rsidP="00F2797B">
      <w:pPr>
        <w:pStyle w:val="berschrift3"/>
      </w:pPr>
      <w:r>
        <w:t xml:space="preserve"> Kalibrierung der ProSekKa Sky Camera</w:t>
      </w:r>
    </w:p>
    <w:p w:rsidR="00F47F6D" w:rsidRDefault="00F47F6D" w:rsidP="00F2797B">
      <w:r>
        <w:t xml:space="preserve">Ein häufig verwendeter Ansatz um die Projektionsgleichung dennoch zu bestimmen, ist die Verwendung einer Taylor-Reihenentwicklungen um die Projektionsgleichung zu approximieren. Diesen Prozess bezeichnet man als geometrische Kalibrierung der Kamera. </w:t>
      </w:r>
    </w:p>
    <w:p w:rsidR="00C7623A" w:rsidRDefault="005D66B1" w:rsidP="00F2797B">
      <w:r>
        <w:t xml:space="preserve">Die geometrische Kalibrierung besteht aus zwei Schritten. Der erste Schritt ist die </w:t>
      </w:r>
      <w:r w:rsidRPr="005D66B1">
        <w:rPr>
          <w:rStyle w:val="Hervorhebung"/>
          <w:i w:val="0"/>
        </w:rPr>
        <w:t xml:space="preserve">intrinsische </w:t>
      </w:r>
      <w:r w:rsidRPr="001A0A9D">
        <w:t xml:space="preserve">Kalibrierung bei </w:t>
      </w:r>
      <w:r w:rsidR="001A0A9D">
        <w:t>der die k</w:t>
      </w:r>
      <w:r w:rsidR="001A0A9D" w:rsidRPr="001A0A9D">
        <w:t xml:space="preserve">ameraspezifische </w:t>
      </w:r>
      <w:r w:rsidR="001A0A9D">
        <w:t>Projektionsgleichung bestimmt wird</w:t>
      </w:r>
      <w:r w:rsidR="00F47F6D">
        <w:t xml:space="preserve">. Hierzu müssen mit der Sky Camera eine Reihe von unterschiedlich orientierten Bildern eines Schachbrettmusters aufgenommen werden. Anschliessend kann zum Bespiel die </w:t>
      </w:r>
      <w:r w:rsidR="0000129C">
        <w:t>OcamCalib T</w:t>
      </w:r>
      <w:r w:rsidR="00F47F6D" w:rsidRPr="00F47F6D">
        <w:t>oolbox</w:t>
      </w:r>
      <w:r w:rsidR="0000129C">
        <w:t xml:space="preserve"> </w:t>
      </w:r>
      <w:r w:rsidR="0000129C">
        <w:fldChar w:fldCharType="begin"/>
      </w:r>
      <w:r w:rsidR="003864F8">
        <w:instrText xml:space="preserve"> ADDIN ZOTERO_ITEM CSL_CITATION {"citationID":"28CixuN6","properties":{"formattedCitation":"[35]","plainCitation":"[35]","noteIndex":0},"citationItems":[{"id":505,"uris":["http://zotero.org/users/4187467/items/JL6JCZBZ"],"uri":["http://zotero.org/users/4187467/items/JL6JCZBZ"],"itemData":{"id":505,"type":"webpage","title":"OCamCalib: Omnidirectional Camera Calibration Toolbox for Matlab - Davide Scaramuzza","URL":"https://sites.google.com/site/scarabotix/ocamcalib-toolbox","accessed":{"date-parts":[["2019",1,22]]}}}],"schema":"https://github.com/citation-style-language/schema/raw/master/csl-citation.json"} </w:instrText>
      </w:r>
      <w:r w:rsidR="0000129C">
        <w:fldChar w:fldCharType="separate"/>
      </w:r>
      <w:r w:rsidR="003864F8" w:rsidRPr="003864F8">
        <w:t>[35]</w:t>
      </w:r>
      <w:r w:rsidR="0000129C">
        <w:fldChar w:fldCharType="end"/>
      </w:r>
      <w:r w:rsidR="0000129C">
        <w:t xml:space="preserve"> von Scaramuzza verwendet werden um die </w:t>
      </w:r>
      <w:r w:rsidR="0000129C" w:rsidRPr="005D66B1">
        <w:rPr>
          <w:rStyle w:val="Hervorhebung"/>
          <w:i w:val="0"/>
        </w:rPr>
        <w:t xml:space="preserve">intrinsische </w:t>
      </w:r>
      <w:r w:rsidR="0000129C">
        <w:t xml:space="preserve">Kalibrierung vorzunehmen. Die Anwendung ist in Matlab geschrieben und verfügt über eine Benutzeroberfläche. Die OcamCalib Toolbox identifiziert die Kanten und Ecken des </w:t>
      </w:r>
      <w:r w:rsidR="008E4B63">
        <w:t>Schachbrettmusters. Mit den detektierten Punkten und der Annahme, dass die Projektionsgleichung mit einer Taylor-Reihenentwicklungen approximiert werden kann, können die Koeffizienten der Taylor-Reihenentwicklungen mit der Methode der kleinsten Quadrate bestimmt werden</w:t>
      </w:r>
      <w:r w:rsidR="0039555C">
        <w:t xml:space="preserve">. </w:t>
      </w:r>
    </w:p>
    <w:p w:rsidR="00FC186D" w:rsidRDefault="00FC186D" w:rsidP="00FC186D">
      <w:pPr>
        <w:keepNext/>
      </w:pPr>
      <w:r>
        <w:rPr>
          <w:noProof/>
        </w:rPr>
        <w:drawing>
          <wp:inline distT="0" distB="0" distL="0" distR="0">
            <wp:extent cx="5397500" cy="1460500"/>
            <wp:effectExtent l="0" t="0" r="0" b="635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97500" cy="1460500"/>
                    </a:xfrm>
                    <a:prstGeom prst="rect">
                      <a:avLst/>
                    </a:prstGeom>
                    <a:noFill/>
                    <a:ln>
                      <a:noFill/>
                    </a:ln>
                  </pic:spPr>
                </pic:pic>
              </a:graphicData>
            </a:graphic>
          </wp:inline>
        </w:drawing>
      </w:r>
    </w:p>
    <w:p w:rsidR="00FC186D" w:rsidRDefault="00FC186D" w:rsidP="00FC186D">
      <w:pPr>
        <w:pStyle w:val="Beschriftung"/>
      </w:pPr>
      <w:r>
        <w:t xml:space="preserve">Abbildung </w:t>
      </w:r>
      <w:r>
        <w:fldChar w:fldCharType="begin"/>
      </w:r>
      <w:r>
        <w:instrText xml:space="preserve"> SEQ Abbildung \* ARABIC </w:instrText>
      </w:r>
      <w:r>
        <w:fldChar w:fldCharType="separate"/>
      </w:r>
      <w:r w:rsidR="006151CB">
        <w:rPr>
          <w:noProof/>
        </w:rPr>
        <w:t>29</w:t>
      </w:r>
      <w:r>
        <w:fldChar w:fldCharType="end"/>
      </w:r>
      <w:r>
        <w:rPr>
          <w:noProof/>
        </w:rPr>
        <w:t>: Schachbrettbilder die zur Kalibrierung verwendet wurden.</w:t>
      </w:r>
      <w:r>
        <w:t xml:space="preserve"> Die Ecken und Kanten werden automatisch erkannt</w:t>
      </w:r>
      <w:r w:rsidR="00BC5770">
        <w:t xml:space="preserve"> und ausgehend von den Eckkoordinaten wird </w:t>
      </w:r>
      <w:r w:rsidR="00823B57">
        <w:t>die Projektionsgleichung</w:t>
      </w:r>
      <w:r w:rsidR="00BC5770">
        <w:t xml:space="preserve"> bestimmt.</w:t>
      </w:r>
    </w:p>
    <w:p w:rsidR="002A009A" w:rsidRDefault="0039555C" w:rsidP="00F2797B">
      <w:r>
        <w:lastRenderedPageBreak/>
        <w:t xml:space="preserve">Die Software </w:t>
      </w:r>
      <w:r w:rsidR="008A631F">
        <w:t>erstell</w:t>
      </w:r>
      <w:r>
        <w:t xml:space="preserve"> sowohl </w:t>
      </w:r>
      <w:r w:rsidR="008A631F">
        <w:t xml:space="preserve">ein Model </w:t>
      </w:r>
      <w:r w:rsidR="002A009A">
        <w:t xml:space="preserve">für die </w:t>
      </w:r>
      <w:r w:rsidR="00F73D5C">
        <w:t>Vorwärts-</w:t>
      </w:r>
      <w:r w:rsidR="00C7623A">
        <w:t xml:space="preserve"> wie auch die </w:t>
      </w:r>
      <w:r w:rsidR="00F73D5C">
        <w:t>Rückwerts-</w:t>
      </w:r>
      <w:r w:rsidR="002A009A">
        <w:t xml:space="preserve">Projektion des Fischaugenobjektivs und berechnet zusätzlich das Zentrum der Verzerrung. </w:t>
      </w:r>
      <w:r w:rsidR="008A2CC9">
        <w:t xml:space="preserve">Im Folgenden werden die Ergebnisse der </w:t>
      </w:r>
      <w:r w:rsidR="008A2CC9">
        <w:rPr>
          <w:rStyle w:val="Hervorhebung"/>
          <w:i w:val="0"/>
        </w:rPr>
        <w:t xml:space="preserve">intrinsischen </w:t>
      </w:r>
      <w:r w:rsidR="008A2CC9">
        <w:t>Kalibration für die Sky Camera 2 zur Verdeutlichung des Verfahrens verwendet.</w:t>
      </w:r>
    </w:p>
    <w:p w:rsidR="000675C1" w:rsidRDefault="00F531C5" w:rsidP="00F2797B">
      <w:r>
        <w:t xml:space="preserve">Für die Approximation der </w:t>
      </w:r>
      <w:r w:rsidR="000675C1">
        <w:t xml:space="preserve">Vorwärtsprojektion </w:t>
      </w:r>
      <w:r>
        <w:t xml:space="preserve">wurde ein Polynom vierten </w:t>
      </w:r>
      <w:r w:rsidR="002A2DE7">
        <w:t xml:space="preserve">Grades </w:t>
      </w:r>
      <w:r>
        <w:t xml:space="preserve">vorgegeben. </w:t>
      </w:r>
    </w:p>
    <w:tbl>
      <w:tblPr>
        <w:tblStyle w:val="Tabellenraster"/>
        <w:tblpPr w:leftFromText="141" w:rightFromText="141" w:vertAnchor="text" w:horzAnchor="margin" w:tblpY="3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0675C1" w:rsidTr="000675C1">
        <w:tc>
          <w:tcPr>
            <w:tcW w:w="7151" w:type="dxa"/>
            <w:shd w:val="clear" w:color="auto" w:fill="auto"/>
          </w:tcPr>
          <w:p w:rsidR="000675C1" w:rsidRPr="00607B8F" w:rsidRDefault="000675C1" w:rsidP="000675C1">
            <w:pPr>
              <w:spacing w:before="0"/>
              <w:jc w:val="center"/>
              <w:rPr>
                <w:sz w:val="18"/>
                <w:szCs w:val="18"/>
              </w:rPr>
            </w:pPr>
            <w:r>
              <w:t xml:space="preserve">                     </w:t>
            </w:r>
            <m:oMath>
              <m:r>
                <w:rPr>
                  <w:rFonts w:ascii="Cambria Math" w:hAnsi="Cambria Math"/>
                </w:rPr>
                <m:t xml:space="preserve">F=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r>
                <w:rPr>
                  <w:rFonts w:ascii="Cambria Math" w:hAnsi="Cambria Math"/>
                  <w:sz w:val="18"/>
                  <w:szCs w:val="18"/>
                </w:rPr>
                <m:t xml:space="preserve">ρ+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3</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4</m:t>
                  </m:r>
                </m:sup>
              </m:sSup>
            </m:oMath>
          </w:p>
        </w:tc>
        <w:tc>
          <w:tcPr>
            <w:tcW w:w="68" w:type="dxa"/>
            <w:shd w:val="clear" w:color="auto" w:fill="auto"/>
          </w:tcPr>
          <w:p w:rsidR="000675C1" w:rsidRPr="00087DEA" w:rsidRDefault="000675C1" w:rsidP="000675C1">
            <w:pPr>
              <w:pStyle w:val="Beschriftung"/>
              <w:keepNext/>
              <w:spacing w:before="0" w:after="0"/>
              <w:jc w:val="center"/>
            </w:pPr>
            <w:r>
              <w:t>(</w:t>
            </w:r>
          </w:p>
        </w:tc>
        <w:tc>
          <w:tcPr>
            <w:tcW w:w="1286" w:type="dxa"/>
            <w:shd w:val="clear" w:color="auto" w:fill="auto"/>
          </w:tcPr>
          <w:p w:rsidR="000675C1" w:rsidRPr="00087DEA" w:rsidRDefault="000675C1" w:rsidP="000675C1">
            <w:pPr>
              <w:pStyle w:val="Beschriftung"/>
              <w:keepNext/>
              <w:spacing w:before="0" w:after="0"/>
              <w:jc w:val="left"/>
            </w:pPr>
            <w:r>
              <w:fldChar w:fldCharType="begin"/>
            </w:r>
            <w:r>
              <w:instrText xml:space="preserve"> STYLEREF 1 \s </w:instrText>
            </w:r>
            <w:r>
              <w:fldChar w:fldCharType="separate"/>
            </w:r>
            <w:r>
              <w:rPr>
                <w:noProof/>
              </w:rPr>
              <w:t>10</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2A2DE7" w:rsidRDefault="00F531C5" w:rsidP="00F2797B">
      <w:r>
        <w:t>Man erhält als Koeffizienten für die Vorwärtsprojektion die Werte</w:t>
      </w:r>
      <w:r w:rsidR="002A2DE7">
        <w:t xml:space="preserve"> in der folgenden Tabelle</w:t>
      </w:r>
      <w:r>
        <w:t>.</w:t>
      </w:r>
    </w:p>
    <w:tbl>
      <w:tblPr>
        <w:tblStyle w:val="Tabellenraster"/>
        <w:tblW w:w="4431" w:type="dxa"/>
        <w:jc w:val="center"/>
        <w:tblBorders>
          <w:top w:val="none" w:sz="0" w:space="0" w:color="auto"/>
          <w:left w:val="none" w:sz="0" w:space="0" w:color="auto"/>
          <w:bottom w:val="none" w:sz="0" w:space="0" w:color="auto"/>
          <w:right w:val="none" w:sz="0" w:space="0" w:color="auto"/>
          <w:insideH w:val="none" w:sz="0" w:space="0" w:color="auto"/>
        </w:tblBorders>
        <w:tblCellMar>
          <w:left w:w="0" w:type="dxa"/>
          <w:right w:w="0" w:type="dxa"/>
        </w:tblCellMar>
        <w:tblLook w:val="04A0" w:firstRow="1" w:lastRow="0" w:firstColumn="1" w:lastColumn="0" w:noHBand="0" w:noVBand="1"/>
      </w:tblPr>
      <w:tblGrid>
        <w:gridCol w:w="886"/>
        <w:gridCol w:w="886"/>
        <w:gridCol w:w="886"/>
        <w:gridCol w:w="886"/>
        <w:gridCol w:w="887"/>
      </w:tblGrid>
      <w:tr w:rsidR="002A2DE7" w:rsidTr="002A2DE7">
        <w:trPr>
          <w:jc w:val="center"/>
        </w:trPr>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oMath>
            </m:oMathPara>
          </w:p>
        </w:tc>
        <w:tc>
          <w:tcPr>
            <w:tcW w:w="887"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oMath>
            </m:oMathPara>
          </w:p>
        </w:tc>
      </w:tr>
      <w:tr w:rsidR="002A2DE7" w:rsidTr="002A2DE7">
        <w:trPr>
          <w:jc w:val="center"/>
        </w:trPr>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2.308e+03</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0</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8.157e-04</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4.5</w:t>
            </w:r>
            <w:r w:rsidRPr="002A2DE7">
              <w:rPr>
                <w:sz w:val="18"/>
                <w:szCs w:val="18"/>
              </w:rPr>
              <w:t>9</w:t>
            </w:r>
            <w:r>
              <w:rPr>
                <w:sz w:val="18"/>
                <w:szCs w:val="18"/>
              </w:rPr>
              <w:t>0e-07</w:t>
            </w:r>
          </w:p>
        </w:tc>
        <w:tc>
          <w:tcPr>
            <w:tcW w:w="887" w:type="dxa"/>
            <w:tcBorders>
              <w:top w:val="single" w:sz="4" w:space="0" w:color="auto"/>
            </w:tcBorders>
            <w:shd w:val="clear" w:color="auto" w:fill="FFFFFF" w:themeFill="background1"/>
          </w:tcPr>
          <w:p w:rsidR="002A2DE7" w:rsidRPr="00467899" w:rsidRDefault="002A2DE7" w:rsidP="000675C1">
            <w:pPr>
              <w:keepNext/>
              <w:spacing w:before="0"/>
              <w:jc w:val="center"/>
              <w:rPr>
                <w:sz w:val="18"/>
                <w:szCs w:val="18"/>
              </w:rPr>
            </w:pPr>
            <w:r w:rsidRPr="002A2DE7">
              <w:rPr>
                <w:sz w:val="18"/>
                <w:szCs w:val="18"/>
              </w:rPr>
              <w:t>6.082</w:t>
            </w:r>
            <w:r>
              <w:rPr>
                <w:sz w:val="18"/>
                <w:szCs w:val="18"/>
              </w:rPr>
              <w:t>e-10</w:t>
            </w:r>
          </w:p>
        </w:tc>
      </w:tr>
    </w:tbl>
    <w:p w:rsidR="00F531C5" w:rsidRDefault="000675C1" w:rsidP="000675C1">
      <w:pPr>
        <w:pStyle w:val="Beschriftung"/>
        <w:spacing w:after="240"/>
        <w:jc w:val="center"/>
      </w:pPr>
      <w:r>
        <w:t xml:space="preserve">Tabelle </w:t>
      </w:r>
      <w:r>
        <w:fldChar w:fldCharType="begin"/>
      </w:r>
      <w:r>
        <w:instrText xml:space="preserve"> SEQ Tabelle \* ARABIC </w:instrText>
      </w:r>
      <w:r>
        <w:fldChar w:fldCharType="separate"/>
      </w:r>
      <w:r w:rsidR="00492AFA">
        <w:rPr>
          <w:noProof/>
        </w:rPr>
        <w:t>6</w:t>
      </w:r>
      <w:r>
        <w:fldChar w:fldCharType="end"/>
      </w:r>
      <w:r>
        <w:rPr>
          <w:noProof/>
        </w:rPr>
        <w:t xml:space="preserve">: </w:t>
      </w:r>
      <w:r>
        <w:t xml:space="preserve">Koeffizienten </w:t>
      </w:r>
      <w:r>
        <w:rPr>
          <w:noProof/>
        </w:rPr>
        <w:t xml:space="preserve">der </w:t>
      </w:r>
      <w:r>
        <w:t xml:space="preserve">Vorwärtsprojektion </w:t>
      </w:r>
      <w:r>
        <w:rPr>
          <w:noProof/>
        </w:rPr>
        <w:t>berechnet mit OCamCalib Toolbox.</w:t>
      </w:r>
    </w:p>
    <w:p w:rsidR="001D1B1F" w:rsidRDefault="002A009A" w:rsidP="00F2797B">
      <w:r>
        <w:t xml:space="preserve">Der zweite Schritt der geometrischen Kalibrierung ist die extrinsische Kalibrierung. Sie dient dazu die Ausrichtung der Kamera im lokalen Bezugssystem festzustellen. Die tatsächliche Ausrichtung der Kamera kann durch Neigungs,- Roll-, und </w:t>
      </w:r>
      <w:r w:rsidRPr="002A009A">
        <w:t xml:space="preserve">Gierwinkel </w:t>
      </w:r>
      <w:r w:rsidR="00EE11DC">
        <w:t xml:space="preserve">beschrieben werden. Die Winkel </w:t>
      </w:r>
      <w:r w:rsidR="000E249E">
        <w:t xml:space="preserve">werden </w:t>
      </w:r>
      <w:r w:rsidR="00EE11DC">
        <w:t xml:space="preserve">bestimmt indem die berechnete Position der Sonne mit der im Bild verglichen wird. </w:t>
      </w:r>
      <w:r w:rsidR="000E249E">
        <w:t xml:space="preserve">Die Abweichungen in den drei Winkeln </w:t>
      </w:r>
      <w:r w:rsidR="001D1B1F">
        <w:t>werden zu</w:t>
      </w:r>
      <w:r w:rsidR="000E249E">
        <w:t xml:space="preserve"> einer Rotationsmatrix zusammengefasst und zur Korrektur de</w:t>
      </w:r>
      <w:r w:rsidR="001D1B1F">
        <w:t>r</w:t>
      </w:r>
      <w:r w:rsidR="000E249E">
        <w:t xml:space="preserve"> Vorwärtsprojektion verwendet</w:t>
      </w:r>
      <w:r w:rsidR="001D1B1F">
        <w:t>.</w:t>
      </w:r>
      <w:r w:rsidR="000E249E">
        <w:t xml:space="preserve"> </w:t>
      </w:r>
      <w:r w:rsidR="001D1B1F">
        <w:t xml:space="preserve">Der Einfachheit halber wird jedoch für die ProSekKa Sky Camera angenommen, dass sie </w:t>
      </w:r>
      <w:r w:rsidR="00496AFF">
        <w:t xml:space="preserve">mit einer Wasserwage </w:t>
      </w:r>
      <w:r w:rsidR="001D1B1F">
        <w:t xml:space="preserve">optimal horizontal ausgerichtet wurde </w:t>
      </w:r>
      <w:r w:rsidR="00496AFF">
        <w:t xml:space="preserve">und mittels Kompass </w:t>
      </w:r>
      <w:r w:rsidR="00AC3FE4">
        <w:t xml:space="preserve">exakt </w:t>
      </w:r>
      <w:r w:rsidR="00496AFF">
        <w:t xml:space="preserve">gegen Norden ausgerichtet ist. </w:t>
      </w:r>
    </w:p>
    <w:p w:rsidR="00434B79" w:rsidRDefault="00C7623A" w:rsidP="00F2797B">
      <w:r>
        <w:t xml:space="preserve">Die </w:t>
      </w:r>
      <w:r w:rsidR="00434B79">
        <w:t xml:space="preserve">Vorwärtsprojektion </w:t>
      </w:r>
      <w:r>
        <w:t xml:space="preserve">bildet </w:t>
      </w:r>
      <w:r w:rsidR="00434B79">
        <w:t>echte 3D Weltkoordinaten</w:t>
      </w:r>
      <w:r>
        <w:t xml:space="preserve"> auf der Hemisphäre in Bildkoordinaten ab</w:t>
      </w:r>
      <w:r w:rsidR="003C014E">
        <w:t>,</w:t>
      </w:r>
      <w:r>
        <w:t xml:space="preserve"> so zum Beispiel die Position der Sonne. </w:t>
      </w:r>
    </w:p>
    <w:p w:rsidR="006C7E62" w:rsidRDefault="006C7E62" w:rsidP="00F2797B">
      <w:r>
        <w:t xml:space="preserve">Aus Mangel an Zeit </w:t>
      </w:r>
      <w:r w:rsidR="00552DE3">
        <w:t>sind</w:t>
      </w:r>
      <w:r>
        <w:t xml:space="preserve"> die Vorwärts- und Rückwertsgleichungen der Projektion nicht implementiert</w:t>
      </w:r>
      <w:r w:rsidR="00552DE3">
        <w:t xml:space="preserve">. Damit kann auch keine </w:t>
      </w:r>
      <w:r>
        <w:t>Koordinatentransformation von 3D Weltkoordinaten in Bildkoordinaten</w:t>
      </w:r>
      <w:r w:rsidR="00552DE3">
        <w:t xml:space="preserve"> oder in entgegengesetzte Richtung stattfinden.</w:t>
      </w:r>
      <w:r>
        <w:t xml:space="preserve"> </w:t>
      </w:r>
    </w:p>
    <w:p w:rsidR="00F6137B" w:rsidRDefault="00F6137B" w:rsidP="00F2797B">
      <w:r>
        <w:br w:type="page"/>
      </w:r>
    </w:p>
    <w:p w:rsidR="0041535F" w:rsidRDefault="0041535F" w:rsidP="0041535F">
      <w:pPr>
        <w:pStyle w:val="berschrift2"/>
      </w:pPr>
      <w:bookmarkStart w:id="105" w:name="_Toc535929955"/>
      <w:r>
        <w:lastRenderedPageBreak/>
        <w:t>Kostenaufstellung der ProSekKa Sky Camera</w:t>
      </w:r>
      <w:bookmarkEnd w:id="105"/>
    </w:p>
    <w:p w:rsidR="00F767EB" w:rsidRDefault="00BF17DE" w:rsidP="000A46E1">
      <w:pPr>
        <w:rPr>
          <w:lang w:val="de-CH"/>
        </w:rPr>
      </w:pPr>
      <w:r>
        <w:rPr>
          <w:lang w:val="de-CH"/>
        </w:rPr>
        <w:t>Die folgende Kostenaufstellung</w:t>
      </w:r>
      <w:r w:rsidR="002279E6">
        <w:rPr>
          <w:lang w:val="de-CH"/>
        </w:rPr>
        <w:t xml:space="preserve"> enthält alle Hardwarekomponenten, die für den Aufbau </w:t>
      </w:r>
      <w:r>
        <w:rPr>
          <w:lang w:val="de-CH"/>
        </w:rPr>
        <w:t xml:space="preserve">des Prototypen </w:t>
      </w:r>
      <w:r w:rsidR="002279E6">
        <w:rPr>
          <w:lang w:val="de-CH"/>
        </w:rPr>
        <w:t>der ProSekKa Sky Camera verwendet wurden.</w:t>
      </w:r>
      <w:r w:rsidR="00E6679E">
        <w:rPr>
          <w:lang w:val="de-CH"/>
        </w:rPr>
        <w:t xml:space="preserve"> Alle Preisangaben sind in Schweizer Franken.</w:t>
      </w:r>
    </w:p>
    <w:p w:rsidR="00C72AF6" w:rsidRDefault="00C72AF6" w:rsidP="000A46E1">
      <w:pPr>
        <w:rPr>
          <w:lang w:val="de-CH"/>
        </w:rPr>
      </w:pPr>
    </w:p>
    <w:tbl>
      <w:tblPr>
        <w:tblStyle w:val="Tabellenraster"/>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7"/>
        <w:gridCol w:w="1876"/>
        <w:gridCol w:w="2058"/>
        <w:gridCol w:w="783"/>
        <w:gridCol w:w="565"/>
        <w:gridCol w:w="563"/>
      </w:tblGrid>
      <w:tr w:rsidR="00AF3E31" w:rsidTr="00E6679E">
        <w:trPr>
          <w:jc w:val="center"/>
        </w:trPr>
        <w:tc>
          <w:tcPr>
            <w:tcW w:w="2797" w:type="dxa"/>
            <w:tcBorders>
              <w:bottom w:val="single" w:sz="4" w:space="0" w:color="auto"/>
              <w:right w:val="single" w:sz="4" w:space="0" w:color="auto"/>
            </w:tcBorders>
            <w:shd w:val="clear" w:color="auto" w:fill="FFFFFF" w:themeFill="background1"/>
          </w:tcPr>
          <w:p w:rsidR="00C72AF6" w:rsidRPr="00C72AF6" w:rsidRDefault="00C72AF6" w:rsidP="00DF08E7">
            <w:pPr>
              <w:spacing w:before="0"/>
              <w:jc w:val="center"/>
              <w:rPr>
                <w:sz w:val="16"/>
                <w:szCs w:val="16"/>
                <w:lang w:val="de-CH"/>
              </w:rPr>
            </w:pPr>
            <w:r>
              <w:rPr>
                <w:lang w:val="de-CH"/>
              </w:rPr>
              <w:t>Artikel</w:t>
            </w:r>
          </w:p>
        </w:tc>
        <w:tc>
          <w:tcPr>
            <w:tcW w:w="1876"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Bestellnummer</w:t>
            </w:r>
          </w:p>
        </w:tc>
        <w:tc>
          <w:tcPr>
            <w:tcW w:w="2058"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Anbieter</w:t>
            </w:r>
          </w:p>
        </w:tc>
        <w:tc>
          <w:tcPr>
            <w:tcW w:w="783"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Preis/St</w:t>
            </w:r>
            <w:r w:rsidR="00AF3E31">
              <w:rPr>
                <w:lang w:val="de-CH"/>
              </w:rPr>
              <w:t>k.</w:t>
            </w:r>
          </w:p>
        </w:tc>
        <w:tc>
          <w:tcPr>
            <w:tcW w:w="565"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Stück</w:t>
            </w:r>
          </w:p>
        </w:tc>
        <w:tc>
          <w:tcPr>
            <w:tcW w:w="563" w:type="dxa"/>
            <w:tcBorders>
              <w:left w:val="single" w:sz="4" w:space="0" w:color="auto"/>
              <w:bottom w:val="single" w:sz="4" w:space="0" w:color="auto"/>
            </w:tcBorders>
            <w:shd w:val="clear" w:color="auto" w:fill="FFFFFF" w:themeFill="background1"/>
          </w:tcPr>
          <w:p w:rsidR="00C72AF6" w:rsidRPr="005C4F05" w:rsidRDefault="00C72AF6" w:rsidP="00DF08E7">
            <w:pPr>
              <w:spacing w:before="0" w:line="240" w:lineRule="auto"/>
              <w:jc w:val="center"/>
              <w:rPr>
                <w:sz w:val="16"/>
                <w:szCs w:val="16"/>
              </w:rPr>
            </w:pPr>
            <w:r w:rsidRPr="005C4F05">
              <w:rPr>
                <w:lang w:val="de-CH"/>
              </w:rPr>
              <w:t>Total</w:t>
            </w:r>
          </w:p>
        </w:tc>
      </w:tr>
      <w:tr w:rsidR="00391885" w:rsidTr="00E6679E">
        <w:trPr>
          <w:jc w:val="center"/>
        </w:trPr>
        <w:tc>
          <w:tcPr>
            <w:tcW w:w="2797" w:type="dxa"/>
            <w:tcBorders>
              <w:top w:val="single" w:sz="4" w:space="0" w:color="auto"/>
              <w:right w:val="single" w:sz="4" w:space="0" w:color="auto"/>
            </w:tcBorders>
            <w:shd w:val="clear" w:color="auto" w:fill="DAEEF3" w:themeFill="accent5" w:themeFillTint="33"/>
          </w:tcPr>
          <w:p w:rsidR="00391885" w:rsidRDefault="00391885" w:rsidP="00391885">
            <w:pPr>
              <w:spacing w:before="0"/>
            </w:pPr>
            <w:r>
              <w:t>Kunststoffkoffer</w:t>
            </w:r>
            <w:r w:rsidR="00E734D9">
              <w:t xml:space="preserve"> KK-S1, gelb</w:t>
            </w:r>
          </w:p>
        </w:tc>
        <w:tc>
          <w:tcPr>
            <w:tcW w:w="1876" w:type="dxa"/>
            <w:tcBorders>
              <w:top w:val="single" w:sz="4" w:space="0" w:color="auto"/>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w:t>
            </w:r>
          </w:p>
        </w:tc>
        <w:tc>
          <w:tcPr>
            <w:tcW w:w="2058"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igros Do it + Garden</w:t>
            </w:r>
          </w:p>
        </w:tc>
        <w:tc>
          <w:tcPr>
            <w:tcW w:w="783"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pPr>
            <w:r>
              <w:t>16.90</w:t>
            </w:r>
          </w:p>
        </w:tc>
        <w:tc>
          <w:tcPr>
            <w:tcW w:w="565"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top w:val="single" w:sz="4" w:space="0" w:color="auto"/>
              <w:left w:val="single" w:sz="4" w:space="0" w:color="auto"/>
            </w:tcBorders>
            <w:shd w:val="clear" w:color="auto" w:fill="DAEEF3" w:themeFill="accent5" w:themeFillTint="33"/>
          </w:tcPr>
          <w:p w:rsidR="00391885" w:rsidRPr="005C4F05" w:rsidRDefault="00391885" w:rsidP="00391885">
            <w:pPr>
              <w:spacing w:before="0"/>
              <w:jc w:val="center"/>
            </w:pPr>
            <w:r w:rsidRPr="005C4F05">
              <w:t>16.90</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t>Raspberry Pi 3 Model B+</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7"/>
                <w:szCs w:val="17"/>
                <w:lang w:val="de-CH"/>
              </w:rPr>
            </w:pPr>
            <w:r w:rsidRPr="00391885">
              <w:rPr>
                <w:sz w:val="17"/>
                <w:szCs w:val="17"/>
                <w:lang w:val="de-CH"/>
              </w:rPr>
              <w:t>358-RPI3-MODBP-BULK</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0.4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0.46</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t>Pi Camera Module V2</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74-DEV-14028</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8.77</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8.77</w:t>
            </w:r>
          </w:p>
        </w:tc>
      </w:tr>
      <w:tr w:rsidR="00391885" w:rsidTr="00E6679E">
        <w:trPr>
          <w:jc w:val="center"/>
        </w:trPr>
        <w:tc>
          <w:tcPr>
            <w:tcW w:w="2797" w:type="dxa"/>
            <w:tcBorders>
              <w:right w:val="single" w:sz="4" w:space="0" w:color="auto"/>
            </w:tcBorders>
            <w:shd w:val="clear" w:color="auto" w:fill="FFFFFF" w:themeFill="background1"/>
          </w:tcPr>
          <w:p w:rsidR="00391885" w:rsidRPr="00951781" w:rsidRDefault="00391885" w:rsidP="00391885">
            <w:pPr>
              <w:spacing w:before="0"/>
              <w:rPr>
                <w:lang w:val="en-US"/>
              </w:rPr>
            </w:pPr>
            <w:r w:rsidRPr="00951781">
              <w:rPr>
                <w:lang w:val="en-US"/>
              </w:rPr>
              <w:t>Flex Cable for Pi Camera</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485-1646</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9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9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Samsung Evo+ microSD</w:t>
            </w:r>
            <w:r>
              <w:t xml:space="preserve"> 128 GB</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630464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62</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62</w:t>
            </w:r>
          </w:p>
        </w:tc>
      </w:tr>
      <w:tr w:rsidR="00780C5F" w:rsidRPr="00780C5F" w:rsidTr="00E6679E">
        <w:trPr>
          <w:jc w:val="center"/>
        </w:trPr>
        <w:tc>
          <w:tcPr>
            <w:tcW w:w="2797" w:type="dxa"/>
            <w:tcBorders>
              <w:right w:val="single" w:sz="4" w:space="0" w:color="auto"/>
            </w:tcBorders>
            <w:shd w:val="clear" w:color="auto" w:fill="FFFFFF" w:themeFill="background1"/>
          </w:tcPr>
          <w:p w:rsidR="00391885" w:rsidRPr="00780C5F" w:rsidRDefault="00391885" w:rsidP="00391885">
            <w:pPr>
              <w:spacing w:before="0"/>
              <w:rPr>
                <w:color w:val="000000" w:themeColor="text1"/>
                <w:lang w:val="de-CH"/>
              </w:rPr>
            </w:pPr>
            <w:r w:rsidRPr="00780C5F">
              <w:rPr>
                <w:color w:val="000000" w:themeColor="text1"/>
                <w:lang w:val="de-CH"/>
              </w:rPr>
              <w:t>Netzteil für Raspberry Pi</w:t>
            </w:r>
          </w:p>
        </w:tc>
        <w:tc>
          <w:tcPr>
            <w:tcW w:w="1876" w:type="dxa"/>
            <w:tcBorders>
              <w:left w:val="single" w:sz="4" w:space="0" w:color="auto"/>
              <w:right w:val="single" w:sz="4" w:space="0" w:color="auto"/>
            </w:tcBorders>
            <w:shd w:val="clear" w:color="auto" w:fill="FFFFFF" w:themeFill="background1"/>
          </w:tcPr>
          <w:p w:rsidR="00391885" w:rsidRPr="00CA6843" w:rsidRDefault="00780C5F" w:rsidP="00604B91">
            <w:pPr>
              <w:spacing w:before="0"/>
              <w:jc w:val="center"/>
              <w:rPr>
                <w:sz w:val="18"/>
                <w:szCs w:val="18"/>
                <w:lang w:val="de-CH"/>
              </w:rPr>
            </w:pPr>
            <w:r w:rsidRPr="00CA6843">
              <w:rPr>
                <w:sz w:val="18"/>
                <w:szCs w:val="18"/>
                <w:lang w:val="de-CH"/>
              </w:rPr>
              <w:t>1426025 - 62</w:t>
            </w:r>
          </w:p>
        </w:tc>
        <w:tc>
          <w:tcPr>
            <w:tcW w:w="2058"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rPr>
            </w:pPr>
            <w:r w:rsidRPr="00780C5F">
              <w:rPr>
                <w:color w:val="000000" w:themeColor="text1"/>
              </w:rPr>
              <w:t>12.95</w:t>
            </w:r>
          </w:p>
        </w:tc>
        <w:tc>
          <w:tcPr>
            <w:tcW w:w="565" w:type="dxa"/>
            <w:tcBorders>
              <w:left w:val="single" w:sz="4" w:space="0" w:color="auto"/>
              <w:right w:val="single" w:sz="4" w:space="0" w:color="auto"/>
            </w:tcBorders>
            <w:shd w:val="clear" w:color="auto" w:fill="FFFFFF" w:themeFill="background1"/>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FFFFFF" w:themeFill="background1"/>
          </w:tcPr>
          <w:p w:rsidR="00391885" w:rsidRPr="005C4F05" w:rsidRDefault="00780C5F" w:rsidP="00391885">
            <w:pPr>
              <w:spacing w:before="0"/>
              <w:jc w:val="center"/>
              <w:rPr>
                <w:color w:val="000000" w:themeColor="text1"/>
              </w:rPr>
            </w:pPr>
            <w:r w:rsidRPr="005C4F05">
              <w:rPr>
                <w:color w:val="000000" w:themeColor="text1"/>
              </w:rPr>
              <w:t>12.95</w:t>
            </w:r>
          </w:p>
        </w:tc>
      </w:tr>
      <w:tr w:rsidR="00780C5F" w:rsidRPr="00780C5F" w:rsidTr="00E6679E">
        <w:trPr>
          <w:jc w:val="center"/>
        </w:trPr>
        <w:tc>
          <w:tcPr>
            <w:tcW w:w="2797" w:type="dxa"/>
            <w:tcBorders>
              <w:right w:val="single" w:sz="4" w:space="0" w:color="auto"/>
            </w:tcBorders>
            <w:shd w:val="clear" w:color="auto" w:fill="DAEEF3" w:themeFill="accent5" w:themeFillTint="33"/>
          </w:tcPr>
          <w:p w:rsidR="00391885" w:rsidRPr="00780C5F" w:rsidRDefault="00780C5F" w:rsidP="00391885">
            <w:pPr>
              <w:spacing w:before="0"/>
              <w:rPr>
                <w:color w:val="000000" w:themeColor="text1"/>
                <w:lang w:val="de-CH"/>
              </w:rPr>
            </w:pPr>
            <w:r w:rsidRPr="00780C5F">
              <w:rPr>
                <w:color w:val="000000" w:themeColor="text1"/>
                <w:lang w:val="de-CH"/>
              </w:rPr>
              <w:t xml:space="preserve">Regelbares </w:t>
            </w:r>
            <w:r w:rsidR="00391885" w:rsidRPr="00780C5F">
              <w:rPr>
                <w:color w:val="000000" w:themeColor="text1"/>
                <w:lang w:val="de-CH"/>
              </w:rPr>
              <w:t>Netzteil für Heizung</w:t>
            </w:r>
          </w:p>
        </w:tc>
        <w:tc>
          <w:tcPr>
            <w:tcW w:w="1876" w:type="dxa"/>
            <w:tcBorders>
              <w:left w:val="single" w:sz="4" w:space="0" w:color="auto"/>
              <w:right w:val="single" w:sz="4" w:space="0" w:color="auto"/>
            </w:tcBorders>
            <w:shd w:val="clear" w:color="auto" w:fill="DAEEF3" w:themeFill="accent5" w:themeFillTint="33"/>
          </w:tcPr>
          <w:p w:rsidR="00391885" w:rsidRPr="00CA6843" w:rsidRDefault="00780C5F" w:rsidP="00604B91">
            <w:pPr>
              <w:spacing w:before="0"/>
              <w:jc w:val="center"/>
              <w:rPr>
                <w:sz w:val="18"/>
                <w:szCs w:val="18"/>
                <w:lang w:val="de-CH"/>
              </w:rPr>
            </w:pPr>
            <w:r w:rsidRPr="00CA6843">
              <w:rPr>
                <w:sz w:val="18"/>
                <w:szCs w:val="18"/>
                <w:lang w:val="de-CH"/>
              </w:rPr>
              <w:t>1380522 - 62</w:t>
            </w:r>
          </w:p>
        </w:tc>
        <w:tc>
          <w:tcPr>
            <w:tcW w:w="2058"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rPr>
            </w:pPr>
            <w:r w:rsidRPr="00780C5F">
              <w:rPr>
                <w:color w:val="000000" w:themeColor="text1"/>
              </w:rPr>
              <w:t>15.95</w:t>
            </w:r>
          </w:p>
        </w:tc>
        <w:tc>
          <w:tcPr>
            <w:tcW w:w="565" w:type="dxa"/>
            <w:tcBorders>
              <w:left w:val="single" w:sz="4" w:space="0" w:color="auto"/>
              <w:right w:val="single" w:sz="4" w:space="0" w:color="auto"/>
            </w:tcBorders>
            <w:shd w:val="clear" w:color="auto" w:fill="DAEEF3" w:themeFill="accent5" w:themeFillTint="33"/>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DAEEF3" w:themeFill="accent5" w:themeFillTint="33"/>
          </w:tcPr>
          <w:p w:rsidR="00391885" w:rsidRPr="005C4F05" w:rsidRDefault="00780C5F" w:rsidP="00391885">
            <w:pPr>
              <w:spacing w:before="0"/>
              <w:jc w:val="center"/>
              <w:rPr>
                <w:color w:val="000000" w:themeColor="text1"/>
              </w:rPr>
            </w:pPr>
            <w:r w:rsidRPr="005C4F05">
              <w:rPr>
                <w:color w:val="000000" w:themeColor="text1"/>
              </w:rPr>
              <w:t>15.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rPr>
                <w:lang w:val="de-CH"/>
              </w:rPr>
              <w:t>Fischaugenobjektiv</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1029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Pi-shop.ch</w:t>
            </w:r>
          </w:p>
        </w:tc>
        <w:tc>
          <w:tcPr>
            <w:tcW w:w="783" w:type="dxa"/>
            <w:tcBorders>
              <w:left w:val="single" w:sz="4" w:space="0" w:color="auto"/>
              <w:right w:val="single" w:sz="4" w:space="0" w:color="auto"/>
            </w:tcBorders>
            <w:shd w:val="clear" w:color="auto" w:fill="FFFFFF" w:themeFill="background1"/>
          </w:tcPr>
          <w:p w:rsidR="00391885" w:rsidRDefault="00780C5F" w:rsidP="00391885">
            <w:pPr>
              <w:spacing w:before="0"/>
              <w:jc w:val="center"/>
            </w:pPr>
            <w:r>
              <w:t>12.9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2.90</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rPr>
                <w:lang w:val="de-CH"/>
              </w:rPr>
              <w:t>Acryldom</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A0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Acrylhaus.com</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t>14</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de-CH"/>
              </w:rPr>
            </w:pPr>
            <w:r w:rsidRPr="005C4F05">
              <w:t>14</w:t>
            </w:r>
          </w:p>
        </w:tc>
      </w:tr>
      <w:tr w:rsidR="00391885" w:rsidTr="00E6679E">
        <w:trPr>
          <w:jc w:val="center"/>
        </w:trPr>
        <w:tc>
          <w:tcPr>
            <w:tcW w:w="2797" w:type="dxa"/>
            <w:tcBorders>
              <w:right w:val="single" w:sz="4" w:space="0" w:color="auto"/>
            </w:tcBorders>
            <w:shd w:val="clear" w:color="auto" w:fill="FFFFFF" w:themeFill="background1"/>
          </w:tcPr>
          <w:p w:rsidR="00391885" w:rsidRPr="00DA6759" w:rsidRDefault="00391885" w:rsidP="00391885">
            <w:pPr>
              <w:spacing w:before="0"/>
            </w:pPr>
            <w:r>
              <w:t>Lüfter</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ASB0405HHA-AF0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7.2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7.2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FE467B">
              <w:t>Widerstand 1 Ω</w:t>
            </w:r>
            <w:r>
              <w:t>, 1W</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19206 - 62</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0.20</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2</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0</w:t>
            </w:r>
          </w:p>
        </w:tc>
      </w:tr>
      <w:tr w:rsidR="00DA1F80" w:rsidTr="00E6679E">
        <w:trPr>
          <w:jc w:val="center"/>
        </w:trPr>
        <w:tc>
          <w:tcPr>
            <w:tcW w:w="2797" w:type="dxa"/>
            <w:tcBorders>
              <w:right w:val="single" w:sz="4" w:space="0" w:color="auto"/>
            </w:tcBorders>
            <w:shd w:val="clear" w:color="auto" w:fill="FFFFFF" w:themeFill="background1"/>
          </w:tcPr>
          <w:p w:rsidR="00DA1F80" w:rsidRPr="00FE467B" w:rsidRDefault="00DA1F80" w:rsidP="00391885">
            <w:pPr>
              <w:spacing w:before="0"/>
            </w:pPr>
            <w:r>
              <w:t>BJT NPN 40V, 1.5A</w:t>
            </w:r>
          </w:p>
        </w:tc>
        <w:tc>
          <w:tcPr>
            <w:tcW w:w="1876" w:type="dxa"/>
            <w:tcBorders>
              <w:left w:val="single" w:sz="4" w:space="0" w:color="auto"/>
              <w:right w:val="single" w:sz="4" w:space="0" w:color="auto"/>
            </w:tcBorders>
            <w:shd w:val="clear" w:color="auto" w:fill="FFFFFF" w:themeFill="background1"/>
          </w:tcPr>
          <w:p w:rsidR="00DA1F80" w:rsidRPr="00391885" w:rsidRDefault="00DA1F80" w:rsidP="00604B91">
            <w:pPr>
              <w:spacing w:before="0"/>
              <w:jc w:val="center"/>
              <w:rPr>
                <w:sz w:val="18"/>
                <w:szCs w:val="18"/>
                <w:lang w:val="de-CH"/>
              </w:rPr>
            </w:pPr>
            <w:r w:rsidRPr="00DA1F80">
              <w:rPr>
                <w:sz w:val="18"/>
                <w:szCs w:val="18"/>
                <w:lang w:val="de-CH"/>
              </w:rPr>
              <w:t>512-SS8050BBU</w:t>
            </w:r>
          </w:p>
        </w:tc>
        <w:tc>
          <w:tcPr>
            <w:tcW w:w="2058" w:type="dxa"/>
            <w:tcBorders>
              <w:left w:val="single" w:sz="4" w:space="0" w:color="auto"/>
              <w:right w:val="single" w:sz="4" w:space="0" w:color="auto"/>
            </w:tcBorders>
            <w:shd w:val="clear" w:color="auto" w:fill="FFFFFF" w:themeFill="background1"/>
          </w:tcPr>
          <w:p w:rsidR="00DA1F80" w:rsidRDefault="00DA1F80"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DA1F80" w:rsidRDefault="00991E2A" w:rsidP="00391885">
            <w:pPr>
              <w:spacing w:before="0"/>
              <w:jc w:val="center"/>
            </w:pPr>
            <w:r>
              <w:t>0.31</w:t>
            </w:r>
          </w:p>
        </w:tc>
        <w:tc>
          <w:tcPr>
            <w:tcW w:w="565" w:type="dxa"/>
            <w:tcBorders>
              <w:left w:val="single" w:sz="4" w:space="0" w:color="auto"/>
              <w:right w:val="single" w:sz="4" w:space="0" w:color="auto"/>
            </w:tcBorders>
            <w:shd w:val="clear" w:color="auto" w:fill="FFFFFF" w:themeFill="background1"/>
          </w:tcPr>
          <w:p w:rsidR="00DA1F80" w:rsidRDefault="00991E2A"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DA1F80" w:rsidRPr="005C4F05" w:rsidRDefault="00991E2A" w:rsidP="00391885">
            <w:pPr>
              <w:spacing w:before="0"/>
              <w:jc w:val="center"/>
            </w:pPr>
            <w:r w:rsidRPr="005C4F05">
              <w:t>0.31</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DA6759" w:rsidRDefault="00391885" w:rsidP="00391885">
            <w:pPr>
              <w:spacing w:before="0"/>
            </w:pPr>
            <w:r>
              <w:t>DHT22 Feuchte 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85-38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9.7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9.73</w:t>
            </w:r>
          </w:p>
        </w:tc>
      </w:tr>
      <w:tr w:rsidR="00391885" w:rsidTr="00E6679E">
        <w:trPr>
          <w:jc w:val="center"/>
        </w:trPr>
        <w:tc>
          <w:tcPr>
            <w:tcW w:w="2797" w:type="dxa"/>
            <w:tcBorders>
              <w:right w:val="single" w:sz="4" w:space="0" w:color="auto"/>
            </w:tcBorders>
            <w:shd w:val="clear" w:color="auto" w:fill="auto"/>
          </w:tcPr>
          <w:p w:rsidR="00391885" w:rsidRDefault="00391885" w:rsidP="00391885">
            <w:pPr>
              <w:spacing w:before="0"/>
            </w:pPr>
            <w:r>
              <w:t>RGB Farbsensor</w:t>
            </w:r>
          </w:p>
        </w:tc>
        <w:tc>
          <w:tcPr>
            <w:tcW w:w="1876" w:type="dxa"/>
            <w:tcBorders>
              <w:left w:val="single" w:sz="4" w:space="0" w:color="auto"/>
              <w:right w:val="single" w:sz="4" w:space="0" w:color="auto"/>
            </w:tcBorders>
            <w:shd w:val="clear" w:color="auto" w:fill="auto"/>
          </w:tcPr>
          <w:p w:rsidR="00391885" w:rsidRPr="002C4E25" w:rsidRDefault="00391885" w:rsidP="00604B91">
            <w:pPr>
              <w:spacing w:before="0"/>
              <w:jc w:val="center"/>
              <w:rPr>
                <w:sz w:val="18"/>
                <w:szCs w:val="18"/>
                <w:lang w:val="de-CH"/>
              </w:rPr>
            </w:pPr>
            <w:r w:rsidRPr="002C4E25">
              <w:rPr>
                <w:sz w:val="18"/>
                <w:szCs w:val="18"/>
                <w:lang w:val="de-CH"/>
              </w:rPr>
              <w:t>485-1334</w:t>
            </w:r>
          </w:p>
        </w:tc>
        <w:tc>
          <w:tcPr>
            <w:tcW w:w="2058"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auto"/>
          </w:tcPr>
          <w:p w:rsidR="00391885" w:rsidRDefault="00391885" w:rsidP="00391885">
            <w:pPr>
              <w:spacing w:before="0"/>
              <w:jc w:val="center"/>
            </w:pPr>
            <w:r>
              <w:t>7.77</w:t>
            </w:r>
          </w:p>
        </w:tc>
        <w:tc>
          <w:tcPr>
            <w:tcW w:w="565"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auto"/>
          </w:tcPr>
          <w:p w:rsidR="00391885" w:rsidRPr="005C4F05" w:rsidRDefault="00391885" w:rsidP="00391885">
            <w:pPr>
              <w:spacing w:before="0"/>
              <w:jc w:val="center"/>
            </w:pPr>
            <w:r w:rsidRPr="005C4F05">
              <w:t>7.77</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Temperatur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700-DS18B20PAR</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2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26</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IR- Temperatursenso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482-90614ESFBCI000SP</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36.8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36.8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Helligkeitssensor</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85-439</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5.9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5.93</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Netzwerkkabel</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MP-6ARJ45SNNW-00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3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36</w:t>
            </w:r>
          </w:p>
        </w:tc>
      </w:tr>
      <w:tr w:rsidR="00391885" w:rsidRPr="00951781" w:rsidTr="00E6679E">
        <w:trPr>
          <w:jc w:val="center"/>
        </w:trPr>
        <w:tc>
          <w:tcPr>
            <w:tcW w:w="2797" w:type="dxa"/>
            <w:tcBorders>
              <w:right w:val="single" w:sz="4" w:space="0" w:color="auto"/>
            </w:tcBorders>
            <w:shd w:val="clear" w:color="auto" w:fill="DAEEF3" w:themeFill="accent5" w:themeFillTint="33"/>
          </w:tcPr>
          <w:p w:rsidR="00391885" w:rsidRPr="00951781" w:rsidRDefault="00391885" w:rsidP="00391885">
            <w:pPr>
              <w:spacing w:before="0"/>
              <w:rPr>
                <w:lang w:val="en-US"/>
              </w:rPr>
            </w:pPr>
            <w:r w:rsidRPr="00951781">
              <w:rPr>
                <w:lang w:val="en-US"/>
              </w:rPr>
              <w:t xml:space="preserve">USB Kabel </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27509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5.90</w:t>
            </w:r>
          </w:p>
        </w:tc>
        <w:tc>
          <w:tcPr>
            <w:tcW w:w="565"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en-US"/>
              </w:rPr>
            </w:pPr>
            <w:r w:rsidRPr="005C4F05">
              <w:rPr>
                <w:lang w:val="en-US"/>
              </w:rPr>
              <w:t>5.90</w:t>
            </w:r>
          </w:p>
        </w:tc>
      </w:tr>
      <w:tr w:rsidR="00CA6843" w:rsidRPr="00951781" w:rsidTr="00E6679E">
        <w:trPr>
          <w:jc w:val="center"/>
        </w:trPr>
        <w:tc>
          <w:tcPr>
            <w:tcW w:w="2797" w:type="dxa"/>
            <w:tcBorders>
              <w:right w:val="single" w:sz="4" w:space="0" w:color="auto"/>
            </w:tcBorders>
            <w:shd w:val="clear" w:color="auto" w:fill="FFFFFF" w:themeFill="background1"/>
          </w:tcPr>
          <w:p w:rsidR="00CA6843" w:rsidRPr="00951781" w:rsidRDefault="00CA6843" w:rsidP="00391885">
            <w:pPr>
              <w:spacing w:before="0"/>
              <w:rPr>
                <w:lang w:val="en-US"/>
              </w:rPr>
            </w:pPr>
            <w:r>
              <w:rPr>
                <w:lang w:val="en-US"/>
              </w:rPr>
              <w:t>Stecker T12</w:t>
            </w:r>
          </w:p>
        </w:tc>
        <w:tc>
          <w:tcPr>
            <w:tcW w:w="1876" w:type="dxa"/>
            <w:tcBorders>
              <w:left w:val="single" w:sz="4" w:space="0" w:color="auto"/>
              <w:right w:val="single" w:sz="4" w:space="0" w:color="auto"/>
            </w:tcBorders>
            <w:shd w:val="clear" w:color="auto" w:fill="FFFFFF" w:themeFill="background1"/>
          </w:tcPr>
          <w:p w:rsidR="00CA6843" w:rsidRPr="00391885" w:rsidRDefault="00CA6843" w:rsidP="00604B91">
            <w:pPr>
              <w:spacing w:before="0"/>
              <w:jc w:val="center"/>
              <w:rPr>
                <w:sz w:val="18"/>
                <w:szCs w:val="18"/>
                <w:lang w:val="de-CH"/>
              </w:rPr>
            </w:pPr>
            <w:r>
              <w:rPr>
                <w:sz w:val="18"/>
                <w:szCs w:val="18"/>
                <w:lang w:val="de-CH"/>
              </w:rPr>
              <w:t>5.615.070</w:t>
            </w:r>
          </w:p>
        </w:tc>
        <w:tc>
          <w:tcPr>
            <w:tcW w:w="2058" w:type="dxa"/>
            <w:tcBorders>
              <w:left w:val="single" w:sz="4" w:space="0" w:color="auto"/>
              <w:right w:val="single" w:sz="4" w:space="0" w:color="auto"/>
            </w:tcBorders>
            <w:shd w:val="clear" w:color="auto" w:fill="FFFFFF" w:themeFill="background1"/>
          </w:tcPr>
          <w:p w:rsidR="00CA6843" w:rsidRPr="00391885"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45</w:t>
            </w:r>
          </w:p>
        </w:tc>
        <w:tc>
          <w:tcPr>
            <w:tcW w:w="565"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FFFFFF" w:themeFill="background1"/>
          </w:tcPr>
          <w:p w:rsidR="00CA6843" w:rsidRPr="005C4F05" w:rsidRDefault="00CA6843" w:rsidP="00391885">
            <w:pPr>
              <w:spacing w:before="0"/>
              <w:jc w:val="center"/>
              <w:rPr>
                <w:lang w:val="en-US"/>
              </w:rPr>
            </w:pPr>
            <w:r w:rsidRPr="005C4F05">
              <w:rPr>
                <w:lang w:val="en-US"/>
              </w:rPr>
              <w:t>1.45</w:t>
            </w:r>
          </w:p>
        </w:tc>
      </w:tr>
      <w:tr w:rsidR="00CA6843" w:rsidRPr="00951781" w:rsidTr="00E6679E">
        <w:trPr>
          <w:jc w:val="center"/>
        </w:trPr>
        <w:tc>
          <w:tcPr>
            <w:tcW w:w="2797" w:type="dxa"/>
            <w:tcBorders>
              <w:right w:val="single" w:sz="4" w:space="0" w:color="auto"/>
            </w:tcBorders>
            <w:shd w:val="clear" w:color="auto" w:fill="DAEEF3" w:themeFill="accent5" w:themeFillTint="33"/>
          </w:tcPr>
          <w:p w:rsidR="00CA6843" w:rsidRDefault="00CA6843" w:rsidP="00391885">
            <w:pPr>
              <w:spacing w:before="0"/>
              <w:rPr>
                <w:lang w:val="en-US"/>
              </w:rPr>
            </w:pPr>
            <w:r>
              <w:rPr>
                <w:lang w:val="en-US"/>
              </w:rPr>
              <w:t>Abzweigstecker 2xT13 drehbar</w:t>
            </w:r>
          </w:p>
        </w:tc>
        <w:tc>
          <w:tcPr>
            <w:tcW w:w="1876" w:type="dxa"/>
            <w:tcBorders>
              <w:left w:val="single" w:sz="4" w:space="0" w:color="auto"/>
              <w:right w:val="single" w:sz="4" w:space="0" w:color="auto"/>
            </w:tcBorders>
            <w:shd w:val="clear" w:color="auto" w:fill="DAEEF3" w:themeFill="accent5" w:themeFillTint="33"/>
          </w:tcPr>
          <w:p w:rsidR="00CA6843" w:rsidRPr="00391885" w:rsidRDefault="00CA6843" w:rsidP="00604B91">
            <w:pPr>
              <w:spacing w:before="0"/>
              <w:jc w:val="center"/>
              <w:rPr>
                <w:sz w:val="18"/>
                <w:szCs w:val="18"/>
                <w:lang w:val="de-CH"/>
              </w:rPr>
            </w:pPr>
            <w:r w:rsidRPr="00CA6843">
              <w:rPr>
                <w:sz w:val="18"/>
                <w:szCs w:val="18"/>
                <w:lang w:val="de-CH"/>
              </w:rPr>
              <w:t>4.949.829</w:t>
            </w:r>
          </w:p>
        </w:tc>
        <w:tc>
          <w:tcPr>
            <w:tcW w:w="2058"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7.95</w:t>
            </w:r>
          </w:p>
        </w:tc>
        <w:tc>
          <w:tcPr>
            <w:tcW w:w="565"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CA6843" w:rsidRPr="005C4F05" w:rsidRDefault="00CA6843" w:rsidP="00391885">
            <w:pPr>
              <w:spacing w:before="0"/>
              <w:jc w:val="center"/>
              <w:rPr>
                <w:lang w:val="en-US"/>
              </w:rPr>
            </w:pPr>
            <w:r w:rsidRPr="005C4F05">
              <w:rPr>
                <w:lang w:val="en-US"/>
              </w:rPr>
              <w:t>7.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Kabeldurchführung</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617-1900000518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4.38</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4.38</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Kabeldurchführungstülle</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617-09-00-000-5353</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6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66</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USB-Stecker mit Kappe IP67</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706-17-20016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3.1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3.10</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3738DE" w:rsidRDefault="00391885" w:rsidP="00391885">
            <w:pPr>
              <w:spacing w:before="0"/>
            </w:pPr>
            <w:r>
              <w:t>Ethernet-Steckverbinder IP67</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523-RJFRB71</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24.49</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49</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Kappe für Ethernet-Steckverbinde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523-RJFRBC7</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8.37</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8.37</w:t>
            </w:r>
          </w:p>
        </w:tc>
      </w:tr>
      <w:tr w:rsidR="00DF47EA" w:rsidTr="00E6679E">
        <w:trPr>
          <w:jc w:val="center"/>
        </w:trPr>
        <w:tc>
          <w:tcPr>
            <w:tcW w:w="2797" w:type="dxa"/>
            <w:tcBorders>
              <w:right w:val="single" w:sz="4" w:space="0" w:color="auto"/>
            </w:tcBorders>
            <w:shd w:val="clear" w:color="auto" w:fill="DAEEF3" w:themeFill="accent5" w:themeFillTint="33"/>
          </w:tcPr>
          <w:p w:rsidR="00DF47EA" w:rsidRDefault="00DF47EA" w:rsidP="00391885">
            <w:pPr>
              <w:spacing w:before="0"/>
            </w:pPr>
            <w:r>
              <w:t>Verbrauchsmaterial</w:t>
            </w:r>
          </w:p>
        </w:tc>
        <w:tc>
          <w:tcPr>
            <w:tcW w:w="1876" w:type="dxa"/>
            <w:tcBorders>
              <w:left w:val="single" w:sz="4" w:space="0" w:color="auto"/>
              <w:right w:val="single" w:sz="4" w:space="0" w:color="auto"/>
            </w:tcBorders>
            <w:shd w:val="clear" w:color="auto" w:fill="DAEEF3" w:themeFill="accent5" w:themeFillTint="33"/>
          </w:tcPr>
          <w:p w:rsidR="00DF47EA" w:rsidRPr="00391885" w:rsidRDefault="00DF47EA" w:rsidP="00604B91">
            <w:pPr>
              <w:spacing w:before="0"/>
              <w:jc w:val="center"/>
              <w:rPr>
                <w:sz w:val="18"/>
                <w:szCs w:val="18"/>
                <w:lang w:val="de-CH"/>
              </w:rPr>
            </w:pPr>
            <w:r>
              <w:rPr>
                <w:sz w:val="18"/>
                <w:szCs w:val="18"/>
                <w:lang w:val="de-CH"/>
              </w:rPr>
              <w:t>-</w:t>
            </w:r>
          </w:p>
        </w:tc>
        <w:tc>
          <w:tcPr>
            <w:tcW w:w="2058"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pPr>
            <w:r>
              <w:t>30</w:t>
            </w:r>
          </w:p>
        </w:tc>
        <w:tc>
          <w:tcPr>
            <w:tcW w:w="565"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DF47EA" w:rsidRPr="005C4F05" w:rsidRDefault="00DF47EA" w:rsidP="00391885">
            <w:pPr>
              <w:spacing w:before="0"/>
              <w:jc w:val="center"/>
            </w:pPr>
            <w:r w:rsidRPr="005C4F05">
              <w:t>30</w:t>
            </w:r>
          </w:p>
        </w:tc>
      </w:tr>
      <w:tr w:rsidR="00391885" w:rsidTr="00E6679E">
        <w:trPr>
          <w:jc w:val="center"/>
        </w:trPr>
        <w:tc>
          <w:tcPr>
            <w:tcW w:w="2797" w:type="dxa"/>
            <w:tcBorders>
              <w:bottom w:val="single" w:sz="4" w:space="0" w:color="auto"/>
              <w:right w:val="single" w:sz="4" w:space="0" w:color="auto"/>
            </w:tcBorders>
            <w:shd w:val="clear" w:color="auto" w:fill="FFFFFF" w:themeFill="background1"/>
          </w:tcPr>
          <w:p w:rsidR="00391885" w:rsidRDefault="00391885" w:rsidP="00391885">
            <w:pPr>
              <w:spacing w:before="0"/>
            </w:pPr>
            <w:r>
              <w:t>1 kg Molekularsieb Trockenmittel</w:t>
            </w:r>
          </w:p>
        </w:tc>
        <w:tc>
          <w:tcPr>
            <w:tcW w:w="1876" w:type="dxa"/>
            <w:tcBorders>
              <w:left w:val="single" w:sz="4" w:space="0" w:color="auto"/>
              <w:bottom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240.001</w:t>
            </w:r>
          </w:p>
        </w:tc>
        <w:tc>
          <w:tcPr>
            <w:tcW w:w="2058"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sidRPr="002C4E25">
              <w:rPr>
                <w:lang w:val="de-CH"/>
              </w:rPr>
              <w:t>trockenmittel.ch</w:t>
            </w:r>
          </w:p>
        </w:tc>
        <w:tc>
          <w:tcPr>
            <w:tcW w:w="783"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pPr>
            <w:r>
              <w:t>56.50</w:t>
            </w:r>
          </w:p>
        </w:tc>
        <w:tc>
          <w:tcPr>
            <w:tcW w:w="565"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bottom w:val="single" w:sz="4" w:space="0" w:color="auto"/>
            </w:tcBorders>
            <w:shd w:val="clear" w:color="auto" w:fill="FFFFFF" w:themeFill="background1"/>
          </w:tcPr>
          <w:p w:rsidR="00391885" w:rsidRPr="005C4F05" w:rsidRDefault="00391885" w:rsidP="00391885">
            <w:pPr>
              <w:spacing w:before="0"/>
              <w:jc w:val="center"/>
            </w:pPr>
            <w:r w:rsidRPr="005C4F05">
              <w:t>56.50</w:t>
            </w:r>
          </w:p>
        </w:tc>
      </w:tr>
      <w:tr w:rsidR="00D217ED" w:rsidTr="00E6679E">
        <w:trPr>
          <w:jc w:val="center"/>
        </w:trPr>
        <w:tc>
          <w:tcPr>
            <w:tcW w:w="2797" w:type="dxa"/>
            <w:tcBorders>
              <w:top w:val="single" w:sz="4" w:space="0" w:color="auto"/>
            </w:tcBorders>
            <w:shd w:val="clear" w:color="auto" w:fill="DAEEF3" w:themeFill="accent5" w:themeFillTint="33"/>
          </w:tcPr>
          <w:p w:rsidR="00D217ED" w:rsidRDefault="00D217ED" w:rsidP="00391885">
            <w:pPr>
              <w:spacing w:before="0"/>
            </w:pPr>
            <w:r>
              <w:t>Endsumme</w:t>
            </w:r>
          </w:p>
        </w:tc>
        <w:tc>
          <w:tcPr>
            <w:tcW w:w="1876" w:type="dxa"/>
            <w:tcBorders>
              <w:top w:val="single" w:sz="4" w:space="0" w:color="auto"/>
            </w:tcBorders>
            <w:shd w:val="clear" w:color="auto" w:fill="DAEEF3" w:themeFill="accent5" w:themeFillTint="33"/>
          </w:tcPr>
          <w:p w:rsidR="00D217ED" w:rsidRPr="00391885" w:rsidRDefault="00D217ED" w:rsidP="00604B91">
            <w:pPr>
              <w:spacing w:before="0"/>
              <w:jc w:val="center"/>
              <w:rPr>
                <w:sz w:val="18"/>
                <w:szCs w:val="18"/>
                <w:lang w:val="de-CH"/>
              </w:rPr>
            </w:pPr>
          </w:p>
        </w:tc>
        <w:tc>
          <w:tcPr>
            <w:tcW w:w="2058" w:type="dxa"/>
            <w:tcBorders>
              <w:top w:val="single" w:sz="4" w:space="0" w:color="auto"/>
            </w:tcBorders>
            <w:shd w:val="clear" w:color="auto" w:fill="DAEEF3" w:themeFill="accent5" w:themeFillTint="33"/>
          </w:tcPr>
          <w:p w:rsidR="00D217ED" w:rsidRPr="002C4E25" w:rsidRDefault="00D217ED" w:rsidP="00391885">
            <w:pPr>
              <w:spacing w:before="0"/>
              <w:jc w:val="center"/>
              <w:rPr>
                <w:lang w:val="de-CH"/>
              </w:rPr>
            </w:pPr>
          </w:p>
        </w:tc>
        <w:tc>
          <w:tcPr>
            <w:tcW w:w="783" w:type="dxa"/>
            <w:tcBorders>
              <w:top w:val="single" w:sz="4" w:space="0" w:color="auto"/>
            </w:tcBorders>
            <w:shd w:val="clear" w:color="auto" w:fill="DAEEF3" w:themeFill="accent5" w:themeFillTint="33"/>
          </w:tcPr>
          <w:p w:rsidR="00D217ED" w:rsidRDefault="00D217ED" w:rsidP="00391885">
            <w:pPr>
              <w:spacing w:before="0"/>
              <w:jc w:val="center"/>
            </w:pPr>
          </w:p>
        </w:tc>
        <w:tc>
          <w:tcPr>
            <w:tcW w:w="565" w:type="dxa"/>
            <w:tcBorders>
              <w:top w:val="single" w:sz="4" w:space="0" w:color="auto"/>
            </w:tcBorders>
            <w:shd w:val="clear" w:color="auto" w:fill="DAEEF3" w:themeFill="accent5" w:themeFillTint="33"/>
          </w:tcPr>
          <w:p w:rsidR="00D217ED" w:rsidRDefault="00D217ED" w:rsidP="00391885">
            <w:pPr>
              <w:spacing w:before="0"/>
              <w:jc w:val="center"/>
              <w:rPr>
                <w:lang w:val="de-CH"/>
              </w:rPr>
            </w:pPr>
          </w:p>
        </w:tc>
        <w:tc>
          <w:tcPr>
            <w:tcW w:w="563" w:type="dxa"/>
            <w:tcBorders>
              <w:top w:val="single" w:sz="4" w:space="0" w:color="auto"/>
              <w:bottom w:val="single" w:sz="4" w:space="0" w:color="auto"/>
            </w:tcBorders>
            <w:shd w:val="clear" w:color="auto" w:fill="DAEEF3" w:themeFill="accent5" w:themeFillTint="33"/>
          </w:tcPr>
          <w:p w:rsidR="00D217ED" w:rsidRPr="005C4F05" w:rsidRDefault="00F73406" w:rsidP="00391885">
            <w:pPr>
              <w:spacing w:before="0"/>
              <w:jc w:val="center"/>
            </w:pPr>
            <w:r>
              <w:t>458.22</w:t>
            </w:r>
          </w:p>
        </w:tc>
      </w:tr>
    </w:tbl>
    <w:p w:rsidR="00F767EB" w:rsidRDefault="00F767EB" w:rsidP="000A46E1">
      <w:pPr>
        <w:rPr>
          <w:lang w:val="de-CH"/>
        </w:rPr>
      </w:pPr>
    </w:p>
    <w:p w:rsidR="000A46E1" w:rsidRPr="000A46E1" w:rsidRDefault="00F767EB" w:rsidP="00F767EB">
      <w:pPr>
        <w:jc w:val="left"/>
      </w:pPr>
      <w:r>
        <w:br/>
      </w:r>
      <w:r>
        <w:br/>
      </w:r>
      <w:r w:rsidR="00C72AF6">
        <w:br/>
      </w:r>
    </w:p>
    <w:p w:rsidR="00781091" w:rsidRDefault="00781091" w:rsidP="00FA0F67">
      <w:pPr>
        <w:pStyle w:val="berschrift1"/>
      </w:pPr>
      <w:bookmarkStart w:id="106" w:name="_Toc535929956"/>
      <w:r w:rsidRPr="00E86376">
        <w:lastRenderedPageBreak/>
        <w:t>Software und Algorithmen</w:t>
      </w:r>
      <w:bookmarkEnd w:id="106"/>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1"/>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2"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2"/>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07" w:name="_Toc535929957"/>
      <w:r>
        <w:t>Verzeichnisstruktur der Kamerasteuerung</w:t>
      </w:r>
      <w:bookmarkEnd w:id="107"/>
    </w:p>
    <w:p w:rsidR="00C81D79" w:rsidRDefault="00005B87" w:rsidP="00F22C26">
      <w:r>
        <w:t>Wie bereits angedeutet, wurde für jedes Teilproblem ein eig</w:t>
      </w:r>
      <w:r w:rsidR="00AB0039">
        <w:t>e</w:t>
      </w:r>
      <w:r>
        <w:t>ner Projektordner</w:t>
      </w:r>
      <w:r w:rsidR="00AB0039">
        <w:rPr>
          <w:rStyle w:val="Funotenzeichen"/>
        </w:rPr>
        <w:footnoteReference w:id="13"/>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8" w:name="_Toc535768693"/>
      <w:r w:rsidRPr="009C4F8D">
        <w:rPr>
          <w:lang w:val="en-US"/>
        </w:rPr>
        <w:t xml:space="preserve">Abbildung </w:t>
      </w:r>
      <w:r>
        <w:fldChar w:fldCharType="begin"/>
      </w:r>
      <w:r w:rsidRPr="009C4F8D">
        <w:rPr>
          <w:lang w:val="en-US"/>
        </w:rPr>
        <w:instrText xml:space="preserve"> SEQ Abbildung \* ARABIC </w:instrText>
      </w:r>
      <w:r>
        <w:fldChar w:fldCharType="separate"/>
      </w:r>
      <w:r w:rsidR="006151CB" w:rsidRPr="009C4F8D">
        <w:rPr>
          <w:noProof/>
          <w:lang w:val="en-US"/>
        </w:rPr>
        <w:t>30</w:t>
      </w:r>
      <w:r>
        <w:rPr>
          <w:noProof/>
        </w:rPr>
        <w:fldChar w:fldCharType="end"/>
      </w:r>
      <w:r w:rsidRPr="009C4F8D">
        <w:rPr>
          <w:lang w:val="en-US"/>
        </w:rPr>
        <w:t xml:space="preserve">: </w:t>
      </w:r>
      <w:r w:rsidRPr="009C4F8D">
        <w:rPr>
          <w:noProof/>
          <w:lang w:val="en-US"/>
        </w:rPr>
        <w:t xml:space="preserve"> Links: </w:t>
      </w:r>
      <w:r w:rsidR="00005B87" w:rsidRPr="009C4F8D">
        <w:rPr>
          <w:noProof/>
          <w:lang w:val="en-US"/>
        </w:rPr>
        <w:t xml:space="preserve">Repository „camera_scripts“. </w:t>
      </w:r>
      <w:r w:rsidR="00005B87">
        <w:rPr>
          <w:noProof/>
        </w:rPr>
        <w:t>Rechts: Inhalt der einzelnen Verzeichnise.</w:t>
      </w:r>
      <w:bookmarkEnd w:id="108"/>
      <w:r>
        <w:rPr>
          <w:noProof/>
        </w:rPr>
        <w:t xml:space="preserve"> </w:t>
      </w:r>
    </w:p>
    <w:p w:rsidR="00E319CE" w:rsidRDefault="006976FC" w:rsidP="007826AC">
      <w:pPr>
        <w:pStyle w:val="berschrift3"/>
      </w:pPr>
      <w:r>
        <w:t xml:space="preserve"> </w:t>
      </w:r>
      <w:bookmarkStart w:id="109" w:name="_Toc535929958"/>
      <w:r w:rsidR="000331B9">
        <w:t>Kamerast</w:t>
      </w:r>
      <w:r w:rsidR="00856120">
        <w:t>euerung mittels Cronjobs</w:t>
      </w:r>
      <w:bookmarkEnd w:id="109"/>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4"/>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usr/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10" w:name="_Toc535768714"/>
      <w:r>
        <w:t xml:space="preserve">Tabelle </w:t>
      </w:r>
      <w:r w:rsidR="00C7465A">
        <w:fldChar w:fldCharType="begin"/>
      </w:r>
      <w:r w:rsidR="00C7465A">
        <w:instrText xml:space="preserve"> SEQ Tabelle \* ARABIC </w:instrText>
      </w:r>
      <w:r w:rsidR="00C7465A">
        <w:fldChar w:fldCharType="separate"/>
      </w:r>
      <w:r w:rsidR="00492AFA">
        <w:rPr>
          <w:noProof/>
        </w:rPr>
        <w:t>7</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10"/>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BF17DE">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11" w:name="_Ref534537835"/>
      <w:bookmarkStart w:id="112" w:name="_Toc535929959"/>
      <w:r>
        <w:t xml:space="preserve">Software </w:t>
      </w:r>
      <w:r w:rsidR="00B5772A">
        <w:t>zu</w:t>
      </w:r>
      <w:r w:rsidR="00693A9E">
        <w:t>r</w:t>
      </w:r>
      <w:r w:rsidR="00B5772A">
        <w:t xml:space="preserve"> Himmels</w:t>
      </w:r>
      <w:r w:rsidR="00693A9E">
        <w:t>fotogra</w:t>
      </w:r>
      <w:r w:rsidR="00D30F06">
        <w:t>f</w:t>
      </w:r>
      <w:r w:rsidR="00693A9E">
        <w:t>ie</w:t>
      </w:r>
      <w:bookmarkEnd w:id="111"/>
      <w:bookmarkEnd w:id="112"/>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6976FC" w:rsidP="003C6317">
      <w:pPr>
        <w:pStyle w:val="berschrift3"/>
      </w:pPr>
      <w:r>
        <w:t xml:space="preserve"> </w:t>
      </w:r>
      <w:bookmarkStart w:id="113" w:name="_Toc535929960"/>
      <w:r w:rsidR="00C06595">
        <w:t>Softwareversionen 1 und 2</w:t>
      </w:r>
      <w:r w:rsidR="00EB74DF">
        <w:t xml:space="preserve"> der Himmelsfotografie</w:t>
      </w:r>
      <w:bookmarkEnd w:id="113"/>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4" w:name="_Toc535768715"/>
      <w:r>
        <w:t xml:space="preserve">Tabelle </w:t>
      </w:r>
      <w:r w:rsidR="00C7465A">
        <w:fldChar w:fldCharType="begin"/>
      </w:r>
      <w:r w:rsidR="00C7465A">
        <w:instrText xml:space="preserve"> SEQ Tabelle \* ARABIC </w:instrText>
      </w:r>
      <w:r w:rsidR="00C7465A">
        <w:fldChar w:fldCharType="separate"/>
      </w:r>
      <w:r w:rsidR="00492AFA">
        <w:rPr>
          <w:noProof/>
        </w:rPr>
        <w:t>8</w:t>
      </w:r>
      <w:r w:rsidR="00C7465A">
        <w:fldChar w:fldCharType="end"/>
      </w:r>
      <w:r>
        <w:rPr>
          <w:noProof/>
        </w:rPr>
        <w:t>: Übersicht der Laufzeiten unterschiedlicher Softwareversionen.</w:t>
      </w:r>
      <w:bookmarkEnd w:id="114"/>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5" w:name="_Toc53576869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51CB">
        <w:rPr>
          <w:noProof/>
        </w:rPr>
        <w:t>31</w:t>
      </w:r>
      <w:r w:rsidR="00E93932">
        <w:rPr>
          <w:noProof/>
        </w:rPr>
        <w:fldChar w:fldCharType="end"/>
      </w:r>
      <w:r>
        <w:rPr>
          <w:noProof/>
        </w:rPr>
        <w:t>: Klassendiagramm raw_1.py</w:t>
      </w:r>
      <w:bookmarkEnd w:id="115"/>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5"/>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6" w:name="_Toc53576869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51CB">
        <w:rPr>
          <w:noProof/>
        </w:rPr>
        <w:t>32</w:t>
      </w:r>
      <w:r w:rsidR="00E93932">
        <w:rPr>
          <w:noProof/>
        </w:rPr>
        <w:fldChar w:fldCharType="end"/>
      </w:r>
      <w:r>
        <w:rPr>
          <w:noProof/>
        </w:rPr>
        <w:t>: Flussdiagramm des Programms raw_1.py</w:t>
      </w:r>
      <w:bookmarkEnd w:id="116"/>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3864F8">
        <w:instrText xml:space="preserve"> ADDIN ZOTERO_ITEM CSL_CITATION {"citationID":"m95JVsiw","properties":{"formattedCitation":"[36]","plainCitation":"[36]","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3864F8" w:rsidRPr="003864F8">
        <w:t>[36]</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6"/>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7" w:name="_Toc53576869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51CB">
        <w:rPr>
          <w:noProof/>
        </w:rPr>
        <w:t>33</w:t>
      </w:r>
      <w:r w:rsidR="00E93932">
        <w:rPr>
          <w:noProof/>
        </w:rPr>
        <w:fldChar w:fldCharType="end"/>
      </w:r>
      <w:r>
        <w:t xml:space="preserve">: </w:t>
      </w:r>
      <w:r>
        <w:rPr>
          <w:noProof/>
        </w:rPr>
        <w:t>Verhalten der Helligkeitsverteilung</w:t>
      </w:r>
      <w:r w:rsidR="0011431B">
        <w:rPr>
          <w:rStyle w:val="Funotenzeichen"/>
          <w:noProof/>
        </w:rPr>
        <w:footnoteReference w:id="17"/>
      </w:r>
      <w:r>
        <w:rPr>
          <w:noProof/>
        </w:rPr>
        <w:t>, bei festen Shutterzeiten.</w:t>
      </w:r>
      <w:bookmarkEnd w:id="117"/>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8" w:name="_Toc535768697"/>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51CB">
        <w:rPr>
          <w:noProof/>
        </w:rPr>
        <w:t>34</w:t>
      </w:r>
      <w:r w:rsidR="00E93932">
        <w:rPr>
          <w:noProof/>
        </w:rPr>
        <w:fldChar w:fldCharType="end"/>
      </w:r>
      <w:r>
        <w:rPr>
          <w:noProof/>
        </w:rPr>
        <w:t>: Klassendigramm picam.py</w:t>
      </w:r>
      <w:bookmarkEnd w:id="118"/>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9" w:name="_Ref535145368"/>
      <w:bookmarkStart w:id="120" w:name="_Toc535768698"/>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51CB">
        <w:rPr>
          <w:noProof/>
        </w:rPr>
        <w:t>35</w:t>
      </w:r>
      <w:r w:rsidR="00E93932">
        <w:rPr>
          <w:noProof/>
        </w:rPr>
        <w:fldChar w:fldCharType="end"/>
      </w:r>
      <w:bookmarkEnd w:id="119"/>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20"/>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BF17DE">
        <w:t xml:space="preserve">Abbildung </w:t>
      </w:r>
      <w:r w:rsidR="00BF17DE">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8"/>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3864F8">
        <w:instrText xml:space="preserve"> ADDIN ZOTERO_ITEM CSL_CITATION {"citationID":"J3y2rqX4","properties":{"formattedCitation":"[37]","plainCitation":"[37]","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3864F8" w:rsidRPr="003864F8">
        <w:t>[37]</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97120D">
      <w:pPr>
        <w:pStyle w:val="Listenabsatz"/>
        <w:keepNext/>
        <w:numPr>
          <w:ilvl w:val="0"/>
          <w:numId w:val="12"/>
        </w:numPr>
        <w:spacing w:before="0"/>
        <w:jc w:val="left"/>
      </w:pPr>
      <w:r>
        <w:t xml:space="preserve">                                    (b)                                      (c)                                       (d)</w:t>
      </w:r>
    </w:p>
    <w:p w:rsidR="00F21E1F" w:rsidRDefault="005E66AE" w:rsidP="005846AF">
      <w:pPr>
        <w:pStyle w:val="Beschriftung"/>
        <w:spacing w:after="240"/>
        <w:jc w:val="left"/>
      </w:pPr>
      <w:bookmarkStart w:id="121" w:name="_Toc535768699"/>
      <w:r>
        <w:t xml:space="preserve">Abbildung </w:t>
      </w:r>
      <w:r>
        <w:fldChar w:fldCharType="begin"/>
      </w:r>
      <w:r>
        <w:instrText xml:space="preserve"> SEQ Abbildung \* ARABIC </w:instrText>
      </w:r>
      <w:r>
        <w:fldChar w:fldCharType="separate"/>
      </w:r>
      <w:r w:rsidR="006151CB">
        <w:rPr>
          <w:noProof/>
        </w:rPr>
        <w:t>36</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21"/>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19"/>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22" w:name="_Toc535768700"/>
      <w:r>
        <w:t xml:space="preserve">Abbildung </w:t>
      </w:r>
      <w:r>
        <w:fldChar w:fldCharType="begin"/>
      </w:r>
      <w:r>
        <w:instrText xml:space="preserve"> SEQ Abbildung \* ARABIC </w:instrText>
      </w:r>
      <w:r>
        <w:fldChar w:fldCharType="separate"/>
      </w:r>
      <w:r w:rsidR="006151CB">
        <w:rPr>
          <w:noProof/>
        </w:rPr>
        <w:t>37</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22"/>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23" w:name="_Ref535562984"/>
      <w:bookmarkStart w:id="124" w:name="_Toc535929961"/>
      <w:r>
        <w:lastRenderedPageBreak/>
        <w:t xml:space="preserve">Organisation der </w:t>
      </w:r>
      <w:r w:rsidR="003C474A">
        <w:t>Bildd</w:t>
      </w:r>
      <w:r>
        <w:t>ateiablage</w:t>
      </w:r>
      <w:bookmarkEnd w:id="123"/>
      <w:bookmarkEnd w:id="124"/>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BF17DE">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5" w:name="_Toc535768701"/>
      <w:r>
        <w:t xml:space="preserve">Abbildung </w:t>
      </w:r>
      <w:r>
        <w:fldChar w:fldCharType="begin"/>
      </w:r>
      <w:r>
        <w:instrText xml:space="preserve"> SEQ Abbildung \* ARABIC </w:instrText>
      </w:r>
      <w:r>
        <w:fldChar w:fldCharType="separate"/>
      </w:r>
      <w:r w:rsidR="006151CB">
        <w:rPr>
          <w:noProof/>
        </w:rPr>
        <w:t>38</w:t>
      </w:r>
      <w:r>
        <w:fldChar w:fldCharType="end"/>
      </w:r>
      <w:r>
        <w:rPr>
          <w:noProof/>
        </w:rPr>
        <w:t>: Übertragung der Bilddateien auf das NAS-Laufwerk.</w:t>
      </w:r>
      <w:bookmarkEnd w:id="125"/>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6" w:name="_Ref535396295"/>
      <w:bookmarkStart w:id="127" w:name="_Toc535768702"/>
      <w:r>
        <w:t xml:space="preserve">Abbildung </w:t>
      </w:r>
      <w:r>
        <w:fldChar w:fldCharType="begin"/>
      </w:r>
      <w:r>
        <w:instrText xml:space="preserve"> SEQ Abbildung \* ARABIC </w:instrText>
      </w:r>
      <w:r>
        <w:fldChar w:fldCharType="separate"/>
      </w:r>
      <w:r w:rsidR="006151CB">
        <w:rPr>
          <w:noProof/>
        </w:rPr>
        <w:t>39</w:t>
      </w:r>
      <w:r>
        <w:fldChar w:fldCharType="end"/>
      </w:r>
      <w:bookmarkEnd w:id="126"/>
      <w:r>
        <w:rPr>
          <w:noProof/>
        </w:rPr>
        <w:t xml:space="preserve">: </w:t>
      </w:r>
      <w:bookmarkStart w:id="128" w:name="_Ref535396242"/>
      <w:r w:rsidRPr="00C73283">
        <w:rPr>
          <w:noProof/>
        </w:rPr>
        <w:t>Verzeichnisstruktur</w:t>
      </w:r>
      <w:r>
        <w:rPr>
          <w:noProof/>
        </w:rPr>
        <w:t xml:space="preserve"> auf dem NAS</w:t>
      </w:r>
      <w:r w:rsidR="00607A6A">
        <w:rPr>
          <w:noProof/>
        </w:rPr>
        <w:t>-</w:t>
      </w:r>
      <w:r>
        <w:rPr>
          <w:noProof/>
        </w:rPr>
        <w:t>Laufwerk zur Ablage der Bilddaten.</w:t>
      </w:r>
      <w:bookmarkEnd w:id="127"/>
      <w:bookmarkEnd w:id="128"/>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BF17DE">
        <w:t xml:space="preserve">Abbildung </w:t>
      </w:r>
      <w:r w:rsidR="00BF17DE">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BF17DE">
        <w:t xml:space="preserve">Abbildung </w:t>
      </w:r>
      <w:r w:rsidR="00BF17DE">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BF17DE">
        <w:t xml:space="preserve">Abbildung </w:t>
      </w:r>
      <w:r w:rsidR="00BF17DE">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9" w:name="_Ref535659647"/>
      <w:bookmarkStart w:id="130" w:name="_Toc535768703"/>
      <w:r>
        <w:t xml:space="preserve">Abbildung </w:t>
      </w:r>
      <w:r>
        <w:fldChar w:fldCharType="begin"/>
      </w:r>
      <w:r>
        <w:instrText xml:space="preserve"> SEQ Abbildung \* ARABIC </w:instrText>
      </w:r>
      <w:r>
        <w:fldChar w:fldCharType="separate"/>
      </w:r>
      <w:r w:rsidR="006151CB">
        <w:rPr>
          <w:noProof/>
        </w:rPr>
        <w:t>40</w:t>
      </w:r>
      <w:r>
        <w:fldChar w:fldCharType="end"/>
      </w:r>
      <w:bookmarkEnd w:id="129"/>
      <w:r>
        <w:rPr>
          <w:noProof/>
        </w:rPr>
        <w:t xml:space="preserve">: </w:t>
      </w:r>
      <w:r w:rsidR="00CA2917">
        <w:rPr>
          <w:noProof/>
        </w:rPr>
        <w:t>Inhalt  der Belichtungsserie</w:t>
      </w:r>
      <w:r>
        <w:rPr>
          <w:noProof/>
        </w:rPr>
        <w:t xml:space="preserve"> </w:t>
      </w:r>
      <w:r w:rsidR="00CA2917">
        <w:t>20181012_092013.</w:t>
      </w:r>
      <w:bookmarkEnd w:id="130"/>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31" w:name="_Toc535768704"/>
      <w:r>
        <w:t xml:space="preserve">Abbildung </w:t>
      </w:r>
      <w:r>
        <w:rPr>
          <w:noProof/>
        </w:rPr>
        <w:fldChar w:fldCharType="begin"/>
      </w:r>
      <w:r>
        <w:rPr>
          <w:noProof/>
        </w:rPr>
        <w:instrText xml:space="preserve"> SEQ Abbildung \* ARABIC </w:instrText>
      </w:r>
      <w:r>
        <w:rPr>
          <w:noProof/>
        </w:rPr>
        <w:fldChar w:fldCharType="separate"/>
      </w:r>
      <w:r w:rsidR="006151CB">
        <w:rPr>
          <w:noProof/>
        </w:rPr>
        <w:t>41</w:t>
      </w:r>
      <w:r>
        <w:rPr>
          <w:noProof/>
        </w:rPr>
        <w:fldChar w:fldCharType="end"/>
      </w:r>
      <w:r>
        <w:rPr>
          <w:noProof/>
        </w:rPr>
        <w:t>: Logdatei der Kamera Einstellungen.</w:t>
      </w:r>
      <w:bookmarkEnd w:id="131"/>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BF17DE">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C6317">
      <w:pPr>
        <w:pStyle w:val="berschrift2"/>
      </w:pPr>
      <w:bookmarkStart w:id="132" w:name="_Hlk535519192"/>
      <w:bookmarkStart w:id="133" w:name="_Hlk535571025"/>
      <w:bookmarkStart w:id="134" w:name="_Toc535929962"/>
      <w:r w:rsidRPr="00677868">
        <w:t>Postprocessing</w:t>
      </w:r>
      <w:bookmarkEnd w:id="134"/>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0"/>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5" w:name="_Toc535768705"/>
      <w:r>
        <w:t xml:space="preserve">Abbildung </w:t>
      </w:r>
      <w:r>
        <w:fldChar w:fldCharType="begin"/>
      </w:r>
      <w:r>
        <w:instrText xml:space="preserve"> SEQ Abbildung \* ARABIC </w:instrText>
      </w:r>
      <w:r>
        <w:fldChar w:fldCharType="separate"/>
      </w:r>
      <w:r w:rsidR="006151CB">
        <w:rPr>
          <w:noProof/>
        </w:rPr>
        <w:t>42</w:t>
      </w:r>
      <w:r>
        <w:fldChar w:fldCharType="end"/>
      </w:r>
      <w:r>
        <w:rPr>
          <w:noProof/>
        </w:rPr>
        <w:t>:  Postprocessing und Übertragung der Bilddatein in die Datenbank.</w:t>
      </w:r>
      <w:bookmarkEnd w:id="135"/>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BF17DE">
        <w:t xml:space="preserve">Abbildung </w:t>
      </w:r>
      <w:r w:rsidR="00BF17DE">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6" w:name="_Ref535585006"/>
      <w:bookmarkStart w:id="137" w:name="_Toc535768706"/>
      <w:r>
        <w:t xml:space="preserve">Abbildung </w:t>
      </w:r>
      <w:r>
        <w:fldChar w:fldCharType="begin"/>
      </w:r>
      <w:r>
        <w:instrText xml:space="preserve"> SEQ Abbildung \* ARABIC </w:instrText>
      </w:r>
      <w:r>
        <w:fldChar w:fldCharType="separate"/>
      </w:r>
      <w:r w:rsidR="006151CB">
        <w:rPr>
          <w:noProof/>
        </w:rPr>
        <w:t>43</w:t>
      </w:r>
      <w:r>
        <w:fldChar w:fldCharType="end"/>
      </w:r>
      <w:bookmarkEnd w:id="136"/>
      <w:r>
        <w:rPr>
          <w:noProof/>
        </w:rPr>
        <w:t>:Verwendte</w:t>
      </w:r>
      <w:r w:rsidR="006A181E">
        <w:rPr>
          <w:noProof/>
        </w:rPr>
        <w:t xml:space="preserve"> </w:t>
      </w:r>
      <w:r w:rsidR="00544EA5">
        <w:rPr>
          <w:noProof/>
        </w:rPr>
        <w:t>Datenbankt</w:t>
      </w:r>
      <w:r>
        <w:rPr>
          <w:noProof/>
        </w:rPr>
        <w:t>abellen, zur Ablage der Tagesaufnahmen.</w:t>
      </w:r>
      <w:bookmarkEnd w:id="137"/>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b)                            (c)                               (d)                                    (e)            </w:t>
      </w:r>
    </w:p>
    <w:p w:rsidR="00F670AE" w:rsidRDefault="00F670AE" w:rsidP="004A5327">
      <w:pPr>
        <w:pStyle w:val="Beschriftung"/>
        <w:ind w:left="915"/>
      </w:pPr>
      <w:bookmarkStart w:id="138" w:name="_Toc535768716"/>
      <w:bookmarkStart w:id="139" w:name="_Ref535688209"/>
      <w:r>
        <w:t xml:space="preserve">Tabelle </w:t>
      </w:r>
      <w:r>
        <w:fldChar w:fldCharType="begin"/>
      </w:r>
      <w:r>
        <w:instrText xml:space="preserve"> SEQ Tabelle \* ARABIC </w:instrText>
      </w:r>
      <w:r>
        <w:fldChar w:fldCharType="separate"/>
      </w:r>
      <w:r w:rsidR="00492AFA">
        <w:rPr>
          <w:noProof/>
        </w:rPr>
        <w:t>9</w:t>
      </w:r>
      <w:r>
        <w:fldChar w:fldCharType="end"/>
      </w:r>
      <w:bookmarkEnd w:id="139"/>
      <w:r>
        <w:rPr>
          <w:noProof/>
        </w:rPr>
        <w:t>: Biddateien aus dem Postprocessing, die in der Datenbank abgelget werden.</w:t>
      </w:r>
      <w:bookmarkEnd w:id="138"/>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1"/>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BF17DE">
        <w:t>7.2</w:t>
      </w:r>
      <w:r w:rsidR="00955734">
        <w:fldChar w:fldCharType="end"/>
      </w:r>
      <w:r w:rsidR="00955734">
        <w:t xml:space="preserve"> wurde kurz erklärt, dass es sich dabei um ein schachbrettartiges Muster handelt, die Bayer-Matrix,</w:t>
      </w:r>
      <w:r w:rsidR="006F199F">
        <w:t xml:space="preserve"> aus der die Farbwerte für jedes Pixel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BF17DE">
        <w:t xml:space="preserve">HDR – High Dynamic Range </w:t>
      </w:r>
      <w:r w:rsidR="00BF17DE" w:rsidRPr="00416213">
        <w:t>Fotografie</w:t>
      </w:r>
      <w:r w:rsidR="00066DD4">
        <w:fldChar w:fldCharType="end"/>
      </w:r>
      <w:r w:rsidR="00066DD4">
        <w:fldChar w:fldCharType="begin"/>
      </w:r>
      <w:r w:rsidR="00066DD4">
        <w:instrText xml:space="preserve"> REF _Ref535487444 \n \h </w:instrText>
      </w:r>
      <w:r w:rsidR="00066DD4">
        <w:fldChar w:fldCharType="separate"/>
      </w:r>
      <w:r w:rsidR="00BF17DE">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BF17DE">
        <w:t xml:space="preserve">Tabelle </w:t>
      </w:r>
      <w:r w:rsidR="00BF17DE">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40" w:name="_Hlk535519203"/>
      <w:bookmarkStart w:id="141" w:name="_Toc535929963"/>
      <w:bookmarkEnd w:id="132"/>
      <w:r>
        <w:t>Evaluation geeigneter Tage mittels</w:t>
      </w:r>
      <w:r w:rsidR="002F5E9A">
        <w:t xml:space="preserve"> Wetterdaten</w:t>
      </w:r>
      <w:bookmarkEnd w:id="141"/>
    </w:p>
    <w:p w:rsidR="00440D2A" w:rsidRDefault="00EB0414" w:rsidP="003A6BDE">
      <w:r>
        <w:t>Für die Entwicklung eines Algorithmus</w:t>
      </w:r>
      <w:r w:rsidR="0076385D">
        <w:t>,</w:t>
      </w:r>
      <w:r>
        <w:t xml:space="preserve"> zur Bestimmung der direkten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3864F8">
        <w:instrText xml:space="preserve"> ADDIN ZOTERO_ITEM CSL_CITATION {"citationID":"zjczhUvW","properties":{"formattedCitation":"[38]","plainCitation":"[38]","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3864F8" w:rsidRPr="003864F8">
        <w:t>[38]</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42" w:name="_Toc535768707"/>
      <w:r>
        <w:t xml:space="preserve">Abbildung </w:t>
      </w:r>
      <w:r>
        <w:fldChar w:fldCharType="begin"/>
      </w:r>
      <w:r>
        <w:instrText xml:space="preserve"> SEQ Abbildung \* ARABIC </w:instrText>
      </w:r>
      <w:r>
        <w:fldChar w:fldCharType="separate"/>
      </w:r>
      <w:r w:rsidR="006151CB">
        <w:rPr>
          <w:noProof/>
        </w:rPr>
        <w:t>44</w:t>
      </w:r>
      <w:r>
        <w:fldChar w:fldCharType="end"/>
      </w:r>
      <w:r>
        <w:t>: Gegenüberstellung von Wetterdaten, zur Evaluation geeigneter Tage.</w:t>
      </w:r>
      <w:bookmarkEnd w:id="142"/>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43" w:name="_Toc535768708"/>
      <w:r>
        <w:t xml:space="preserve">Abbildung </w:t>
      </w:r>
      <w:r>
        <w:fldChar w:fldCharType="begin"/>
      </w:r>
      <w:r>
        <w:instrText xml:space="preserve"> SEQ Abbildung \* ARABIC </w:instrText>
      </w:r>
      <w:r>
        <w:fldChar w:fldCharType="separate"/>
      </w:r>
      <w:r w:rsidR="006151CB">
        <w:rPr>
          <w:noProof/>
        </w:rPr>
        <w:t>45</w:t>
      </w:r>
      <w:r>
        <w:fldChar w:fldCharType="end"/>
      </w:r>
      <w:r>
        <w:rPr>
          <w:noProof/>
        </w:rPr>
        <w:t>: Vergleich McClear Modelldaten mit GHI Messung in der Allmend, Luzern.</w:t>
      </w:r>
      <w:bookmarkEnd w:id="143"/>
    </w:p>
    <w:p w:rsidR="00C2475B" w:rsidRDefault="00885138" w:rsidP="003A6BDE">
      <w:r>
        <w:t xml:space="preserve">Ein häufig verwendetes Modell </w:t>
      </w:r>
      <w:r w:rsidR="008A67B7">
        <w:t>zur Abschätzung der globalen und direkten Sonneneinstrahlung am Boden für</w:t>
      </w:r>
      <w:r w:rsidR="00811EA4">
        <w:t xml:space="preserve"> Clear Sky Tage ist das McClear - </w:t>
      </w:r>
      <w:r w:rsidR="008A67B7">
        <w:t xml:space="preserve">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2"/>
      </w:r>
      <w:r w:rsidR="00811EA4">
        <w:t>-</w:t>
      </w:r>
      <w:r w:rsidR="005C52EC">
        <w:t xml:space="preserve"> </w:t>
      </w:r>
      <w:r w:rsidR="009138BF">
        <w:t>Projekt</w:t>
      </w:r>
      <w:r w:rsidR="00742632">
        <w:t xml:space="preserve"> </w:t>
      </w:r>
      <w:r w:rsidR="00742632">
        <w:fldChar w:fldCharType="begin"/>
      </w:r>
      <w:r w:rsidR="003864F8">
        <w:instrText xml:space="preserve"> ADDIN ZOTERO_ITEM CSL_CITATION {"citationID":"nWB9DBHi","properties":{"formattedCitation":"[39]","plainCitation":"[39]","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3864F8" w:rsidRPr="003864F8">
        <w:t>[39]</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811EA4">
        <w:t xml:space="preserve"> des MACC -</w:t>
      </w:r>
      <w:r w:rsidR="005C52EC">
        <w:t xml:space="preserve">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811EA4">
        <w:t xml:space="preserve"> ist das McClear -</w:t>
      </w:r>
      <w:r w:rsidR="005C52EC">
        <w:t xml:space="preserve"> </w:t>
      </w:r>
      <w:r w:rsidR="000830D5">
        <w:t>Modell nicht auf lokale Messwerte angewiesen und somit in der Lage für beliebige Orte Modellvorhersagen zu berechnen.</w:t>
      </w:r>
      <w:r w:rsidR="00C2475B">
        <w:t xml:space="preserve"> </w:t>
      </w:r>
      <w:r w:rsidR="00811EA4">
        <w:t>McClear -</w:t>
      </w:r>
      <w:r w:rsidR="005C52EC">
        <w:t xml:space="preserve"> Modellvorhersagen, </w:t>
      </w:r>
      <w:r w:rsidR="00C2475B">
        <w:t xml:space="preserve">können online bei diesem Webservice </w:t>
      </w:r>
      <w:r w:rsidR="00C2475B">
        <w:fldChar w:fldCharType="begin"/>
      </w:r>
      <w:r w:rsidR="003864F8">
        <w:instrText xml:space="preserve"> ADDIN ZOTERO_ITEM CSL_CITATION {"citationID":"XPh36THm","properties":{"formattedCitation":"[40]","plainCitation":"[40]","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3864F8" w:rsidRPr="003864F8">
        <w:t>[40]</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44" w:name="_Toc535929964"/>
      <w:bookmarkEnd w:id="133"/>
      <w:bookmarkEnd w:id="140"/>
      <w:r>
        <w:t>Software zur Wolkendetektion</w:t>
      </w:r>
      <w:bookmarkEnd w:id="144"/>
    </w:p>
    <w:p w:rsidR="00677868"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n, </w:t>
      </w:r>
      <w:r w:rsidR="000B5D9C">
        <w:t xml:space="preserve">dann </w:t>
      </w:r>
      <w:r w:rsidR="008E1DA2">
        <w:t xml:space="preserve">kann mittels Projektion </w:t>
      </w:r>
      <w:r w:rsidRPr="00050549">
        <w:t>der Schattenwurf der Wolken bestimmen werden. Durch das Tracking der Wolken lässt sich ihre Geschwindigkeit und Richtung bestimmen. Damit werden Prognosen über ihre zukünftige Position möglich.</w:t>
      </w:r>
    </w:p>
    <w:p w:rsidR="002655D6" w:rsidRDefault="00927E30" w:rsidP="00050549">
      <w:r>
        <w:t>Segmentierung und Wolken Tracking sind in der Software „cloud_detection“</w:t>
      </w:r>
      <w:r>
        <w:rPr>
          <w:rStyle w:val="Funotenzeichen"/>
        </w:rPr>
        <w:footnoteReference w:id="23"/>
      </w:r>
      <w:r>
        <w:t xml:space="preserve"> implementiert.  </w:t>
      </w:r>
      <w:r w:rsidR="00EC7129">
        <w:t xml:space="preserve">Das Programm </w:t>
      </w:r>
      <w:r w:rsidR="002655D6">
        <w:t>verfügt über eine Benutzeroberfläche, die es erlaubt unterschiedliche Parametereinstellungen vorzunehmen. Ziel der Software ist es eine optimale Parameterwahl zu finden, um bestmögliche Resultate für das Tracking und Detektieren der Wolken zu erzielen</w:t>
      </w:r>
      <w:r w:rsidR="0003779A">
        <w:t xml:space="preserve">. </w:t>
      </w:r>
    </w:p>
    <w:p w:rsidR="00050549" w:rsidRPr="006E4413" w:rsidRDefault="006E4413" w:rsidP="006E4413">
      <w:pPr>
        <w:pStyle w:val="berschrift2"/>
      </w:pPr>
      <w:bookmarkStart w:id="145" w:name="_Toc535929965"/>
      <w:r w:rsidRPr="006E4413">
        <w:t>Segmentierung</w:t>
      </w:r>
      <w:bookmarkEnd w:id="145"/>
    </w:p>
    <w:p w:rsidR="00765007" w:rsidRDefault="006E4413" w:rsidP="006E4413">
      <w:r w:rsidRPr="00187069">
        <w:t xml:space="preserve">Entscheidend für die Segmentierung des Himmels ist die Wahl eines geeigneten </w:t>
      </w:r>
      <w:r w:rsidR="001F2361">
        <w:t>Farbraums</w:t>
      </w:r>
      <w:r w:rsidRPr="00187069">
        <w:t>.</w:t>
      </w:r>
      <w:r w:rsidR="001F2361">
        <w:t xml:space="preserve"> Dabei bezeichnet der Farbraum</w:t>
      </w:r>
      <w:r w:rsidRPr="00187069">
        <w:t xml:space="preserve"> </w:t>
      </w:r>
      <w:r w:rsidR="001F2361">
        <w:t xml:space="preserve">eine Teilmenge des Farbbereichs, der vom menschlichen Auge wahrgenommen </w:t>
      </w:r>
      <w:r w:rsidR="0075275D">
        <w:t>wird.</w:t>
      </w:r>
      <w:r w:rsidR="001F2361">
        <w:t xml:space="preserve">  </w:t>
      </w:r>
      <w:r w:rsidR="00765007">
        <w:t xml:space="preserve">Farbräume unterscheiden sich dadurch, dass sie unterschiedliche Methoden verwenden um eine bestimmte Farbe innerhalb des Farbraums darzustellen. </w:t>
      </w:r>
    </w:p>
    <w:p w:rsidR="00222E8C" w:rsidRDefault="001F2361" w:rsidP="006E4413">
      <w:r>
        <w:lastRenderedPageBreak/>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olken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bimodales Farbmodell die Segmentierung, da nur noch zwei Pixelklassen zu unterscheiden </w:t>
      </w:r>
      <w:r w:rsidR="0069739C">
        <w:t>sind</w:t>
      </w:r>
      <w:r w:rsidR="00222E8C">
        <w:t xml:space="preserve"> nämlich Himmel oder Wolken.</w:t>
      </w:r>
    </w:p>
    <w:p w:rsidR="009E4C35" w:rsidRDefault="00222E8C" w:rsidP="006E4413">
      <w:r w:rsidRPr="00187069">
        <w:t>Bimodal bedeutet, dass der Farbraum durch zwei Farbcharakteristiken beschrieben wird. Ein Vertreter dieser Klasse ist das YCbCr Farbmodell. Es wurde ursprünglich für das digitale Fernsehen entwickelt und wird auch beim JPEG Verfahren</w:t>
      </w:r>
      <w:r w:rsidR="00235406">
        <w:t xml:space="preserve"> (chroma subsampling)</w:t>
      </w:r>
      <w:r w:rsidRPr="00187069">
        <w:t xml:space="preserve"> eingesetzt. </w:t>
      </w:r>
      <w:r w:rsidR="00765007">
        <w:t xml:space="preserve"> </w:t>
      </w:r>
    </w:p>
    <w:p w:rsidR="006E4413" w:rsidRDefault="006E4413" w:rsidP="006E4413">
      <w:r w:rsidRPr="00187069">
        <w:t xml:space="preserve">Das YCbCr Farbmodell wird durch drei </w:t>
      </w:r>
      <w:r w:rsidR="00D629F4">
        <w:t>Kanäle beschrieben wobei der Y-</w:t>
      </w:r>
      <w:r w:rsidRPr="00187069">
        <w:t>Kanal den Helligkeitswert eines Pixels angibt und die beiden Farbkanäle jeweils eine Abweichung von einem mittleren Grauwert entlang der beiden Achsen Cb</w:t>
      </w:r>
      <w:r w:rsidR="003723E0">
        <w:t xml:space="preserve"> (Blau-Gelb Chrominanz)</w:t>
      </w:r>
      <w:r w:rsidRPr="00187069">
        <w:t xml:space="preserve"> und Cr </w:t>
      </w:r>
      <w:r w:rsidR="00D629F4">
        <w:t xml:space="preserve">(Rot-Grün Chrominanz) </w:t>
      </w:r>
      <w:r w:rsidRPr="00187069">
        <w:t xml:space="preserve">angeben. Man kann sich </w:t>
      </w:r>
      <w:r w:rsidR="00D629F4">
        <w:t>einen</w:t>
      </w:r>
      <w:r w:rsidR="003723E0">
        <w:t xml:space="preserve"> </w:t>
      </w:r>
      <w:r w:rsidRPr="00187069">
        <w:t>Schieberegler</w:t>
      </w:r>
      <w:r w:rsidR="003723E0">
        <w:t xml:space="preserve"> vorstellen</w:t>
      </w:r>
      <w:r w:rsidR="0069739C">
        <w:t>,</w:t>
      </w:r>
      <w:r w:rsidRPr="00187069">
        <w:t xml:space="preserve"> der entlang einer Achse angibt</w:t>
      </w:r>
      <w:r w:rsidR="0069739C">
        <w:t>,</w:t>
      </w:r>
      <w:r w:rsidRPr="00187069">
        <w:t xml:space="preserve"> wie sehr man vom mittleren Grauwert zwischen den entgegengesetzten Farbpaaren z.B. Blau und Gelb abweicht. </w:t>
      </w:r>
    </w:p>
    <w:p w:rsidR="00AD34C8" w:rsidRDefault="00922319" w:rsidP="00AD34C8">
      <w:pPr>
        <w:keepNext/>
        <w:jc w:val="center"/>
      </w:pPr>
      <w:r>
        <w:rPr>
          <w:noProof/>
        </w:rPr>
        <w:drawing>
          <wp:inline distT="0" distB="0" distL="0" distR="0">
            <wp:extent cx="2381002" cy="2381002"/>
            <wp:effectExtent l="0" t="0" r="635" b="635"/>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82121" cy="2382121"/>
                    </a:xfrm>
                    <a:prstGeom prst="rect">
                      <a:avLst/>
                    </a:prstGeom>
                    <a:noFill/>
                    <a:ln>
                      <a:noFill/>
                    </a:ln>
                  </pic:spPr>
                </pic:pic>
              </a:graphicData>
            </a:graphic>
          </wp:inline>
        </w:drawing>
      </w:r>
    </w:p>
    <w:p w:rsidR="0069739C" w:rsidRPr="00187069" w:rsidRDefault="00AD34C8" w:rsidP="00AD34C8">
      <w:pPr>
        <w:pStyle w:val="Beschriftung"/>
        <w:jc w:val="center"/>
        <w:rPr>
          <w:noProof/>
        </w:rPr>
      </w:pPr>
      <w:bookmarkStart w:id="146" w:name="_Ref535855114"/>
      <w:r>
        <w:t xml:space="preserve">Abbildung </w:t>
      </w:r>
      <w:r>
        <w:fldChar w:fldCharType="begin"/>
      </w:r>
      <w:r>
        <w:instrText xml:space="preserve"> SEQ Abbildung \* ARABIC </w:instrText>
      </w:r>
      <w:r>
        <w:fldChar w:fldCharType="separate"/>
      </w:r>
      <w:r w:rsidR="006151CB">
        <w:rPr>
          <w:noProof/>
        </w:rPr>
        <w:t>46</w:t>
      </w:r>
      <w:r>
        <w:fldChar w:fldCharType="end"/>
      </w:r>
      <w:bookmarkEnd w:id="146"/>
      <w:r>
        <w:rPr>
          <w:noProof/>
        </w:rPr>
        <w:t xml:space="preserve">: Cb-Cr- Fläche des YCbCr-Farbmodells im </w:t>
      </w:r>
      <w:r>
        <w:rPr>
          <w:noProof/>
        </w:rPr>
        <w:br/>
        <w:t xml:space="preserve">RGB-Farbraum auf einer Helligkeitsebne von Y = 0.5 </w:t>
      </w:r>
      <w:r>
        <w:rPr>
          <w:noProof/>
        </w:rPr>
        <w:fldChar w:fldCharType="begin"/>
      </w:r>
      <w:r w:rsidR="003864F8">
        <w:rPr>
          <w:noProof/>
        </w:rPr>
        <w:instrText xml:space="preserve"> ADDIN ZOTERO_ITEM CSL_CITATION {"citationID":"RDBkgEZq","properties":{"formattedCitation":"[41]","plainCitation":"[41]","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003864F8" w:rsidRPr="003864F8">
        <w:t>[41]</w:t>
      </w:r>
      <w:r>
        <w:rPr>
          <w:noProof/>
        </w:rPr>
        <w:fldChar w:fldCharType="end"/>
      </w:r>
      <w:r>
        <w:rPr>
          <w:noProof/>
        </w:rPr>
        <w:t>.</w:t>
      </w:r>
    </w:p>
    <w:p w:rsidR="006E4413" w:rsidRPr="00187069" w:rsidRDefault="006E4413" w:rsidP="006E4413">
      <w:r w:rsidRPr="00187069">
        <w:t>Das YCbCr-Model eignet sich besonders gut zur Detektion des blauen Himmels, da blaue Bereiche im Bild in der Cb Komponente stark hervortreten.</w:t>
      </w:r>
    </w:p>
    <w:p w:rsidR="00050549" w:rsidRDefault="005268FF" w:rsidP="00173CD3">
      <w:pPr>
        <w:pStyle w:val="berschrift2"/>
      </w:pPr>
      <w:bookmarkStart w:id="147" w:name="_Toc535929966"/>
      <w:r>
        <w:t>Implementation der</w:t>
      </w:r>
      <w:r w:rsidR="00173CD3">
        <w:t xml:space="preserve"> Segmentierung</w:t>
      </w:r>
      <w:bookmarkEnd w:id="147"/>
    </w:p>
    <w:p w:rsidR="00DB447C" w:rsidRDefault="003A6C4D" w:rsidP="00DB447C">
      <w:r>
        <w:t xml:space="preserve">Die Segmentation setzt sich aus </w:t>
      </w:r>
      <w:r w:rsidR="002A7301">
        <w:t xml:space="preserve">den </w:t>
      </w:r>
      <w:r>
        <w:t xml:space="preserve">Teilschritten </w:t>
      </w:r>
      <w:r w:rsidR="002A7301">
        <w:t xml:space="preserve">„Background </w:t>
      </w:r>
      <w:r w:rsidR="002A7301" w:rsidRPr="003A6C4D">
        <w:t>Subtraction</w:t>
      </w:r>
      <w:r w:rsidR="002A7301">
        <w:t xml:space="preserve">“ und dem Auffinden der </w:t>
      </w:r>
      <w:r w:rsidR="002A7301" w:rsidRPr="002A7301">
        <w:t>Konturlinie</w:t>
      </w:r>
      <w:r w:rsidR="002A7301">
        <w:t xml:space="preserve"> </w:t>
      </w:r>
      <w:r>
        <w:t xml:space="preserve">zusammen. </w:t>
      </w:r>
      <w:r w:rsidR="00DD7AFB">
        <w:t xml:space="preserve">Mittels </w:t>
      </w:r>
      <w:r w:rsidR="002A7301">
        <w:t xml:space="preserve">Background </w:t>
      </w:r>
      <w:r w:rsidR="002A7301" w:rsidRPr="003A6C4D">
        <w:t>Subtraction</w:t>
      </w:r>
      <w:r w:rsidR="002A7301">
        <w:t xml:space="preserve"> </w:t>
      </w:r>
      <w:r w:rsidR="00DD7AFB">
        <w:t xml:space="preserve">werden die Wolken identifiziert.  Dazu wird das Bild zuerst in den YCbCr-Farbraum transformiert. </w:t>
      </w:r>
      <w:r w:rsidR="00DB447C">
        <w:t xml:space="preserve">Anschliessend gibt man eine Wert </w:t>
      </w:r>
      <m:oMath>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b</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r</m:t>
                </m:r>
              </m:sub>
            </m:sSub>
          </m:e>
        </m:d>
      </m:oMath>
      <w:r w:rsidR="00F716C6">
        <w:t xml:space="preserve"> </w:t>
      </w:r>
      <w:r w:rsidR="00DB447C">
        <w:t>für das Blau des Himmels vor und definiert eine Thresholdfunk</w:t>
      </w:r>
      <w:r w:rsidR="00DB447C" w:rsidRPr="00B836B2">
        <w:t>tion</w:t>
      </w:r>
      <w:r w:rsidR="00DB447C">
        <w:t>, die mittels einer vorgegebenen Limite</w:t>
      </w:r>
      <w:r w:rsidR="00F716C6">
        <w:t xml:space="preserve"> (LimitVal)</w:t>
      </w:r>
      <w:r w:rsidR="00DB447C">
        <w:t xml:space="preserve"> den Teil des YCbCr-Farbraums beschreibt, der noch als Himmel identifiziert werden soll. </w:t>
      </w:r>
      <w:r w:rsidR="00F716C6">
        <w:t>Die folgende Gleichung beschreibt die Thresholdfunk</w:t>
      </w:r>
      <w:r w:rsidR="00F716C6" w:rsidRPr="00B836B2">
        <w:t>tion</w:t>
      </w:r>
      <w:r w:rsidR="00F716C6">
        <w:t xml:space="preserve">. </w:t>
      </w:r>
      <w:r w:rsidR="00F716C6">
        <w:fldChar w:fldCharType="begin"/>
      </w:r>
      <w:r w:rsidR="00F716C6">
        <w:instrText xml:space="preserve"> REF _Ref535855114 \h </w:instrText>
      </w:r>
      <w:r w:rsidR="00F716C6">
        <w:fldChar w:fldCharType="separate"/>
      </w:r>
      <w:r w:rsidR="00BF17DE">
        <w:t xml:space="preserve">Abbildung </w:t>
      </w:r>
      <w:r w:rsidR="00BF17DE">
        <w:rPr>
          <w:noProof/>
        </w:rPr>
        <w:t>45</w:t>
      </w:r>
      <w:r w:rsidR="00F716C6">
        <w:fldChar w:fldCharType="end"/>
      </w:r>
      <w:r w:rsidR="00F716C6">
        <w:t xml:space="preserve"> illustriert</w:t>
      </w:r>
      <w:r w:rsidR="000F1934">
        <w:t xml:space="preserve"> zusätzlich das Beschriebene</w:t>
      </w:r>
      <w:r w:rsidR="00F716C6">
        <w:t xml:space="preserve">. </w:t>
      </w:r>
    </w:p>
    <w:p w:rsidR="00F716C6" w:rsidRDefault="00F716C6" w:rsidP="00DB447C"/>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F716C6" w:rsidTr="00CA4660">
        <w:tc>
          <w:tcPr>
            <w:tcW w:w="7088" w:type="dxa"/>
            <w:shd w:val="clear" w:color="auto" w:fill="auto"/>
          </w:tcPr>
          <w:p w:rsidR="00F716C6" w:rsidRPr="00607B8F" w:rsidRDefault="00F716C6" w:rsidP="008B0734">
            <w:pPr>
              <w:spacing w:before="0"/>
              <w:jc w:val="center"/>
              <w:rPr>
                <w:sz w:val="18"/>
                <w:szCs w:val="18"/>
              </w:rPr>
            </w:pPr>
            <w:r>
              <w:t xml:space="preserve">                     </w:t>
            </w:r>
            <w:r>
              <w:rPr>
                <w:sz w:val="18"/>
                <w:szCs w:val="18"/>
              </w:rPr>
              <w:t xml:space="preserve"> </w:t>
            </w:r>
            <m:oMath>
              <m:sSup>
                <m:sSupPr>
                  <m:ctrlPr>
                    <w:rPr>
                      <w:rFonts w:ascii="Cambria Math" w:hAnsi="Cambria Math"/>
                      <w:i/>
                      <w:sz w:val="18"/>
                      <w:szCs w:val="18"/>
                    </w:rPr>
                  </m:ctrlPr>
                </m:sSupPr>
                <m:e>
                  <m:d>
                    <m:dPr>
                      <m:ctrlPr>
                        <w:rPr>
                          <w:rFonts w:ascii="Cambria Math" w:hAnsi="Cambria Math"/>
                          <w:i/>
                        </w:rPr>
                      </m:ctrlPr>
                    </m:dPr>
                    <m:e>
                      <m:r>
                        <w:rPr>
                          <w:rFonts w:ascii="Cambria Math" w:hAnsi="Cambria Math"/>
                        </w:rPr>
                        <m:t>Cb-</m:t>
                      </m:r>
                      <m:sSub>
                        <m:sSubPr>
                          <m:ctrlPr>
                            <w:rPr>
                              <w:rFonts w:ascii="Cambria Math" w:hAnsi="Cambria Math"/>
                              <w:i/>
                            </w:rPr>
                          </m:ctrlPr>
                        </m:sSubPr>
                        <m:e>
                          <m:r>
                            <w:rPr>
                              <w:rFonts w:ascii="Cambria Math" w:hAnsi="Cambria Math"/>
                            </w:rPr>
                            <m:t>Tr</m:t>
                          </m:r>
                        </m:e>
                        <m:sub>
                          <m:r>
                            <w:rPr>
                              <w:rFonts w:ascii="Cambria Math" w:hAnsi="Cambria Math"/>
                            </w:rPr>
                            <m:t>cb</m:t>
                          </m:r>
                        </m:sub>
                      </m:sSub>
                    </m:e>
                  </m:d>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d>
                    <m:dPr>
                      <m:ctrlPr>
                        <w:rPr>
                          <w:rFonts w:ascii="Cambria Math" w:hAnsi="Cambria Math"/>
                          <w:i/>
                        </w:rPr>
                      </m:ctrlPr>
                    </m:dPr>
                    <m:e>
                      <m:r>
                        <w:rPr>
                          <w:rFonts w:ascii="Cambria Math" w:hAnsi="Cambria Math"/>
                        </w:rPr>
                        <m:t>Cr-</m:t>
                      </m:r>
                      <m:sSub>
                        <m:sSubPr>
                          <m:ctrlPr>
                            <w:rPr>
                              <w:rFonts w:ascii="Cambria Math" w:hAnsi="Cambria Math"/>
                              <w:i/>
                            </w:rPr>
                          </m:ctrlPr>
                        </m:sSubPr>
                        <m:e>
                          <m:r>
                            <w:rPr>
                              <w:rFonts w:ascii="Cambria Math" w:hAnsi="Cambria Math"/>
                            </w:rPr>
                            <m:t>Tr</m:t>
                          </m:r>
                        </m:e>
                        <m:sub>
                          <m:r>
                            <w:rPr>
                              <w:rFonts w:ascii="Cambria Math" w:hAnsi="Cambria Math"/>
                            </w:rPr>
                            <m:t>cr</m:t>
                          </m:r>
                        </m:sub>
                      </m:sSub>
                    </m:e>
                  </m:d>
                </m:e>
                <m:sup>
                  <m:r>
                    <w:rPr>
                      <w:rFonts w:ascii="Cambria Math" w:hAnsi="Cambria Math"/>
                      <w:sz w:val="18"/>
                      <w:szCs w:val="18"/>
                    </w:rPr>
                    <m:t>2</m:t>
                  </m:r>
                </m:sup>
              </m:sSup>
            </m:oMath>
            <w:r>
              <w:rPr>
                <w:sz w:val="18"/>
                <w:szCs w:val="18"/>
              </w:rPr>
              <w:t xml:space="preserve"> &lt; LimitVal</w:t>
            </w:r>
          </w:p>
        </w:tc>
        <w:tc>
          <w:tcPr>
            <w:tcW w:w="0" w:type="dxa"/>
            <w:shd w:val="clear" w:color="auto" w:fill="auto"/>
          </w:tcPr>
          <w:p w:rsidR="00F716C6" w:rsidRPr="00087DEA" w:rsidRDefault="00F716C6" w:rsidP="00087DEA">
            <w:pPr>
              <w:pStyle w:val="Beschriftung"/>
              <w:keepNext/>
              <w:spacing w:before="0" w:after="0"/>
              <w:jc w:val="center"/>
            </w:pPr>
            <w:r>
              <w:t>(</w:t>
            </w:r>
          </w:p>
        </w:tc>
        <w:tc>
          <w:tcPr>
            <w:tcW w:w="1275" w:type="dxa"/>
            <w:shd w:val="clear" w:color="auto" w:fill="auto"/>
          </w:tcPr>
          <w:p w:rsidR="00F716C6" w:rsidRPr="00087DEA" w:rsidRDefault="00F716C6"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3</w:t>
            </w:r>
            <w:r>
              <w:fldChar w:fldCharType="end"/>
            </w:r>
            <w:r>
              <w:t>)</w:t>
            </w:r>
          </w:p>
        </w:tc>
      </w:tr>
    </w:tbl>
    <w:p w:rsidR="00F716C6" w:rsidRDefault="00F716C6" w:rsidP="00DB447C"/>
    <w:p w:rsidR="00677868" w:rsidRPr="00677868" w:rsidRDefault="006E4413" w:rsidP="006E4413">
      <w:pPr>
        <w:pStyle w:val="berschrift2"/>
      </w:pPr>
      <w:bookmarkStart w:id="148" w:name="_Toc535929967"/>
      <w:r>
        <w:lastRenderedPageBreak/>
        <w:t>Wolken Tracking</w:t>
      </w:r>
      <w:bookmarkEnd w:id="148"/>
    </w:p>
    <w:p w:rsidR="00E0381C" w:rsidRPr="00040165" w:rsidRDefault="00E0381C" w:rsidP="00E0381C">
      <w:r w:rsidRPr="00040165">
        <w:t>Für das Tracking wird der Optische Fluss nach Gunnar-</w:t>
      </w:r>
      <w:r w:rsidRPr="00040165">
        <w:rPr>
          <w:u w:val="single"/>
        </w:rPr>
        <w:t>Farnbeck</w:t>
      </w:r>
      <w:r w:rsidRPr="00040165">
        <w:t xml:space="preserve"> (</w:t>
      </w:r>
      <w:r w:rsidRPr="00040165">
        <w:rPr>
          <w:lang w:val="de-CH"/>
        </w:rPr>
        <w:t>Gunnar Farnebäck, 2003</w:t>
      </w:r>
      <w:r w:rsidRPr="00040165">
        <w:t>) eingesetzt. Es handelt sich hierbei um den sogenannten dichten Fluss. Dicht deshalb</w:t>
      </w:r>
      <w:r>
        <w:t xml:space="preserve">, weil der Algorithmus für jedes Bildpixel </w:t>
      </w:r>
      <w:r w:rsidRPr="00040165">
        <w:t xml:space="preserve">den optischen Fluss berechnet.  </w:t>
      </w:r>
    </w:p>
    <w:p w:rsidR="00E86376" w:rsidRPr="00AD34C8" w:rsidRDefault="007F1722" w:rsidP="00573CE0">
      <w:pPr>
        <w:jc w:val="left"/>
        <w:rPr>
          <w:lang w:val="de-CH"/>
        </w:rPr>
      </w:pPr>
      <w:r>
        <w:t>Der Algorithmus identifiziert markante Merkmale im Bild</w:t>
      </w:r>
      <w:r w:rsidR="00573CE0">
        <w:t>,</w:t>
      </w:r>
      <w:r>
        <w:t xml:space="preserve"> die ideal für das Tracking geeignet sind. </w:t>
      </w:r>
      <w:r w:rsidR="00573CE0">
        <w:t>Das</w:t>
      </w:r>
      <w:r>
        <w:t xml:space="preserve"> sin</w:t>
      </w:r>
      <w:r w:rsidR="00573CE0">
        <w:t>d in der Regel Ecken und Kanten die an den Rändern zwischen Wolken und Himmel liegen. Diese Ecken werden als erstes identifiziert. Dies ist besonders nützlich, da gerade die Kanten der Wolken für die solare Prognose von grosser Bedeutung sind.</w:t>
      </w:r>
    </w:p>
    <w:p w:rsidR="005268FF" w:rsidRPr="00C12555" w:rsidRDefault="005268FF" w:rsidP="005268FF">
      <w:pPr>
        <w:pStyle w:val="berschrift2"/>
      </w:pPr>
      <w:r>
        <w:t xml:space="preserve"> </w:t>
      </w:r>
      <w:bookmarkStart w:id="149" w:name="_Toc535929968"/>
      <w:r>
        <w:t>Implementation des Wolken Trackings</w:t>
      </w:r>
      <w:bookmarkEnd w:id="149"/>
    </w:p>
    <w:p w:rsidR="00477056" w:rsidRDefault="00E0381C" w:rsidP="00E0381C">
      <w:pPr>
        <w:rPr>
          <w:color w:val="000000" w:themeColor="text1"/>
        </w:rPr>
      </w:pPr>
      <w:r>
        <w:rPr>
          <w:lang w:val="de-CH"/>
        </w:rPr>
        <w:t>Um das Vektorfeld des optischen Flusses zu berechnen</w:t>
      </w:r>
      <w:r w:rsidR="00573CE0">
        <w:rPr>
          <w:lang w:val="de-CH"/>
        </w:rPr>
        <w:t>,</w:t>
      </w:r>
      <w:r>
        <w:rPr>
          <w:lang w:val="de-CH"/>
        </w:rPr>
        <w:t xml:space="preserve"> wird die OpenCv Funktion </w:t>
      </w:r>
      <w:r>
        <w:rPr>
          <w:color w:val="000000" w:themeColor="text1"/>
        </w:rPr>
        <w:t>„</w:t>
      </w:r>
      <w:hyperlink r:id="rId61" w:anchor="ga5d10ebbd59fe09c5f650289ec0ece5af" w:history="1">
        <w:r w:rsidRPr="0030421B">
          <w:rPr>
            <w:rStyle w:val="Hyperlink"/>
            <w:color w:val="000000" w:themeColor="text1"/>
            <w:u w:val="none"/>
          </w:rPr>
          <w:t>calcOpticalFlowFarneback</w:t>
        </w:r>
      </w:hyperlink>
      <w:r>
        <w:rPr>
          <w:color w:val="000000" w:themeColor="text1"/>
        </w:rPr>
        <w:t xml:space="preserve">“ verwendet. </w:t>
      </w:r>
      <w:r w:rsidR="007F1722">
        <w:rPr>
          <w:color w:val="000000" w:themeColor="text1"/>
        </w:rPr>
        <w:t xml:space="preserve">Die Funktion </w:t>
      </w:r>
      <w:r w:rsidR="00477056">
        <w:rPr>
          <w:color w:val="000000" w:themeColor="text1"/>
        </w:rPr>
        <w:t xml:space="preserve">speichert die aktuellen Pixelkoordinaten des zu verfolgenden Merkmals und bestimmt zusätzlich die neuen Koordinaten im folgenden Bild. Nun kann eine Line zwischen neuer und alten Koordinate gezeichnet werden um die Verschiebung besser sichtbar zu machen. Man erhält so ein Vektorfeld des optischen Flusses. </w:t>
      </w:r>
    </w:p>
    <w:p w:rsidR="006151CB" w:rsidRDefault="00C7666D" w:rsidP="006151CB">
      <w:pPr>
        <w:keepNext/>
      </w:pPr>
      <w:r>
        <w:rPr>
          <w:noProof/>
        </w:rPr>
        <w:drawing>
          <wp:inline distT="0" distB="0" distL="0" distR="0">
            <wp:extent cx="5153891" cy="3780248"/>
            <wp:effectExtent l="0" t="0" r="8890" b="0"/>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59943" cy="3784687"/>
                    </a:xfrm>
                    <a:prstGeom prst="rect">
                      <a:avLst/>
                    </a:prstGeom>
                    <a:noFill/>
                    <a:ln>
                      <a:noFill/>
                    </a:ln>
                  </pic:spPr>
                </pic:pic>
              </a:graphicData>
            </a:graphic>
          </wp:inline>
        </w:drawing>
      </w:r>
    </w:p>
    <w:p w:rsidR="00492AFA" w:rsidRDefault="006151CB" w:rsidP="006151CB">
      <w:pPr>
        <w:pStyle w:val="Beschriftung"/>
        <w:jc w:val="center"/>
      </w:pPr>
      <w:r>
        <w:t xml:space="preserve">Abbildung </w:t>
      </w:r>
      <w:r>
        <w:fldChar w:fldCharType="begin"/>
      </w:r>
      <w:r>
        <w:instrText xml:space="preserve"> SEQ Abbildung \* ARABIC </w:instrText>
      </w:r>
      <w:r>
        <w:fldChar w:fldCharType="separate"/>
      </w:r>
      <w:r>
        <w:rPr>
          <w:noProof/>
        </w:rPr>
        <w:t>47</w:t>
      </w:r>
      <w:r>
        <w:fldChar w:fldCharType="end"/>
      </w:r>
      <w:r>
        <w:rPr>
          <w:noProof/>
        </w:rPr>
        <w:t>:</w:t>
      </w:r>
      <w:r w:rsidRPr="00845EA6">
        <w:rPr>
          <w:noProof/>
        </w:rPr>
        <w:t>Benutzeroberflache der Software  cloud_detection.</w:t>
      </w:r>
    </w:p>
    <w:p w:rsidR="00492AFA" w:rsidRDefault="009C4F8D" w:rsidP="00E0381C">
      <w:pPr>
        <w:rPr>
          <w:color w:val="000000" w:themeColor="text1"/>
        </w:rPr>
      </w:pPr>
      <w:r>
        <w:rPr>
          <w:color w:val="000000" w:themeColor="text1"/>
        </w:rPr>
        <w:t>Im linken Bild der Benutzeroberfläche</w:t>
      </w:r>
      <w:r w:rsidR="0062114A">
        <w:rPr>
          <w:color w:val="000000" w:themeColor="text1"/>
        </w:rPr>
        <w:t xml:space="preserve"> wird der optische</w:t>
      </w:r>
      <w:r>
        <w:rPr>
          <w:color w:val="000000" w:themeColor="text1"/>
        </w:rPr>
        <w:t xml:space="preserve"> Fluss dargestellt, rechts davon findet die Wolken Detektion </w:t>
      </w:r>
      <w:r w:rsidR="0062114A">
        <w:rPr>
          <w:color w:val="000000" w:themeColor="text1"/>
        </w:rPr>
        <w:t xml:space="preserve">mittels </w:t>
      </w:r>
      <w:r w:rsidR="0062114A">
        <w:t xml:space="preserve">Background </w:t>
      </w:r>
      <w:r w:rsidR="0062114A" w:rsidRPr="003A6C4D">
        <w:t>Subtraction</w:t>
      </w:r>
      <w:r w:rsidR="0062114A">
        <w:rPr>
          <w:color w:val="000000" w:themeColor="text1"/>
        </w:rPr>
        <w:t xml:space="preserve"> statt. Die Bereiche des Bildes die als Himmel erkannt werden sind rot eingefärbt. Wird der Himmel vollständig erkannt, dann können diese Bereich durch Maskieren ausgeblendet werden wodurch nur noch Wolken sichtbar bleiben.  </w:t>
      </w:r>
    </w:p>
    <w:p w:rsidR="00A30FFA" w:rsidRDefault="00A30FFA" w:rsidP="004E781E"/>
    <w:p w:rsidR="001A5019" w:rsidRPr="00E0381C" w:rsidRDefault="001A5019" w:rsidP="009006B4">
      <w:pPr>
        <w:pStyle w:val="berschrift1"/>
      </w:pPr>
      <w:r>
        <w:lastRenderedPageBreak/>
        <w:t xml:space="preserve">Auswertung der </w:t>
      </w:r>
      <w:r w:rsidR="009006B4">
        <w:t>Sonneneinstrahlung aus den Bildern</w:t>
      </w:r>
    </w:p>
    <w:p w:rsidR="006219C2" w:rsidRDefault="006219C2" w:rsidP="006219C2">
      <w:pPr>
        <w:pStyle w:val="berschrift1"/>
      </w:pPr>
      <w:bookmarkStart w:id="150" w:name="_Toc535929969"/>
      <w:r w:rsidRPr="006219C2">
        <w:lastRenderedPageBreak/>
        <w:t xml:space="preserve">Schlussfolgerungen </w:t>
      </w:r>
      <w:r w:rsidR="00431CF7">
        <w:t>und Ausblick</w:t>
      </w:r>
      <w:bookmarkEnd w:id="150"/>
    </w:p>
    <w:p w:rsidR="004904DB" w:rsidRDefault="004904DB" w:rsidP="006219C2">
      <w:pPr>
        <w:rPr>
          <w:color w:val="FF0000"/>
        </w:rPr>
      </w:pPr>
      <w:bookmarkStart w:id="151" w:name="_Hlk532829874"/>
    </w:p>
    <w:p w:rsidR="004904DB" w:rsidRDefault="004904DB" w:rsidP="004904DB">
      <w:pPr>
        <w:rPr>
          <w:lang w:val="de-CH"/>
        </w:rPr>
      </w:pPr>
      <w:r>
        <w:rPr>
          <w:lang w:val="de-CH"/>
        </w:rPr>
        <w:t xml:space="preserve">An Tagen mit optisch dichten Cumulus Wolken und klarem Himmel als Hintergrund, gelingt die Detektion recht gut. Doch an anderen Tagen wenn mehrere Schichten auf unterschiedlichen Höhen in verschieden Richtungen sich Bewegen dann wird die Detektion im hohem Masse erschwert.  </w:t>
      </w:r>
      <w:r>
        <w:rPr>
          <w:lang w:val="de-CH"/>
        </w:rPr>
        <w:t>Es muss deshalb ein Adaptives Thresholding verfahren eingesetzt we</w:t>
      </w:r>
      <w:r w:rsidR="001D1A31">
        <w:rPr>
          <w:lang w:val="de-CH"/>
        </w:rPr>
        <w:t xml:space="preserve">rdenoder eine Wolken-Biblipthe. </w:t>
      </w:r>
    </w:p>
    <w:p w:rsidR="001D1A31" w:rsidRDefault="001D1A31" w:rsidP="004904DB">
      <w:pPr>
        <w:rPr>
          <w:lang w:val="de-CH"/>
        </w:rPr>
      </w:pPr>
      <w:r>
        <w:rPr>
          <w:lang w:val="de-CH"/>
        </w:rPr>
        <w:t>Thomas Schmidt zu DNI – GHI bei Wolken und Messung der Irradiance Seite 48 oben</w:t>
      </w:r>
    </w:p>
    <w:p w:rsidR="004904DB" w:rsidRPr="004904DB" w:rsidRDefault="004904DB" w:rsidP="006219C2">
      <w:pPr>
        <w:rPr>
          <w:color w:val="FF0000"/>
          <w:lang w:val="de-CH"/>
        </w:rPr>
      </w:pPr>
    </w:p>
    <w:p w:rsidR="004904DB" w:rsidRDefault="004904DB" w:rsidP="006219C2">
      <w:pPr>
        <w:rPr>
          <w:color w:val="FF0000"/>
        </w:rPr>
      </w:pPr>
    </w:p>
    <w:p w:rsidR="006219C2" w:rsidRPr="00496DF8" w:rsidRDefault="006219C2" w:rsidP="006219C2">
      <w:pPr>
        <w:rPr>
          <w:color w:val="FF0000"/>
        </w:rPr>
      </w:pPr>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52" w:name="_Ref491742270"/>
      <w:bookmarkStart w:id="153" w:name="_Ref491742277"/>
      <w:bookmarkStart w:id="154" w:name="_Toc535929970"/>
      <w:bookmarkEnd w:id="151"/>
      <w:r>
        <w:lastRenderedPageBreak/>
        <w:t>Anhang A:</w:t>
      </w:r>
      <w:bookmarkEnd w:id="154"/>
      <w:r>
        <w:t xml:space="preserve"> </w:t>
      </w:r>
      <w:bookmarkEnd w:id="152"/>
      <w:bookmarkEnd w:id="153"/>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55" w:name="_Toc535929971"/>
      <w:r>
        <w:t>A.1 Literaturarbeiten</w:t>
      </w:r>
      <w:bookmarkEnd w:id="155"/>
    </w:p>
    <w:p w:rsidR="00284FA6" w:rsidRDefault="00284FA6">
      <w:pPr>
        <w:pStyle w:val="berschrift2"/>
        <w:numPr>
          <w:ilvl w:val="0"/>
          <w:numId w:val="0"/>
        </w:numPr>
      </w:pPr>
      <w:bookmarkStart w:id="156" w:name="_Toc535929972"/>
      <w:r>
        <w:t>A.2 Systementwicklungen</w:t>
      </w:r>
      <w:bookmarkEnd w:id="156"/>
    </w:p>
    <w:p w:rsidR="00284FA6" w:rsidRDefault="00284FA6">
      <w:pPr>
        <w:pStyle w:val="berschrift1"/>
        <w:numPr>
          <w:ilvl w:val="0"/>
          <w:numId w:val="0"/>
        </w:numPr>
      </w:pPr>
      <w:bookmarkStart w:id="157" w:name="_Toc535929973"/>
      <w:r>
        <w:lastRenderedPageBreak/>
        <w:t>Anhang B:</w:t>
      </w:r>
      <w:bookmarkEnd w:id="157"/>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58" w:name="_Ref492657968"/>
      <w:bookmarkStart w:id="159" w:name="_Toc535929974"/>
      <w:r>
        <w:lastRenderedPageBreak/>
        <w:t>Glossar</w:t>
      </w:r>
      <w:bookmarkEnd w:id="158"/>
      <w:bookmarkEnd w:id="159"/>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60" w:name="_Toc535929975"/>
      <w:r w:rsidRPr="000B6D1F">
        <w:rPr>
          <w:lang w:val="en-US"/>
        </w:rPr>
        <w:lastRenderedPageBreak/>
        <w:t>Quellen</w:t>
      </w:r>
      <w:r w:rsidR="00284FA6" w:rsidRPr="000B6D1F">
        <w:rPr>
          <w:lang w:val="en-US"/>
        </w:rPr>
        <w:t>verzeichnis</w:t>
      </w:r>
      <w:bookmarkEnd w:id="160"/>
    </w:p>
    <w:p w:rsidR="003864F8" w:rsidRPr="003864F8" w:rsidRDefault="0079225D" w:rsidP="003864F8">
      <w:pPr>
        <w:pStyle w:val="Literaturverzeichnis"/>
        <w:rPr>
          <w:lang w:val="en-US"/>
        </w:rPr>
      </w:pPr>
      <w:r>
        <w:fldChar w:fldCharType="begin"/>
      </w:r>
      <w:r w:rsidR="00FC204B">
        <w:rPr>
          <w:lang w:val="en-US"/>
        </w:rPr>
        <w:instrText xml:space="preserve"> ADDIN ZOTERO_BIBL {"custom":[]} CSL_BIBLIOGRAPHY </w:instrText>
      </w:r>
      <w:r>
        <w:fldChar w:fldCharType="separate"/>
      </w:r>
      <w:r w:rsidR="003864F8" w:rsidRPr="003864F8">
        <w:rPr>
          <w:lang w:val="en-US"/>
        </w:rPr>
        <w:t>[1]</w:t>
      </w:r>
      <w:r w:rsidR="003864F8" w:rsidRPr="003864F8">
        <w:rPr>
          <w:lang w:val="en-US"/>
        </w:rPr>
        <w:tab/>
        <w:t xml:space="preserve">D. Matuszko, „Influence of the extent and genera of cloud cover on solar radiation intensity“, </w:t>
      </w:r>
      <w:r w:rsidR="003864F8" w:rsidRPr="003864F8">
        <w:rPr>
          <w:i/>
          <w:iCs/>
          <w:lang w:val="en-US"/>
        </w:rPr>
        <w:t>Int. J. Climatol.</w:t>
      </w:r>
      <w:r w:rsidR="003864F8" w:rsidRPr="003864F8">
        <w:rPr>
          <w:lang w:val="en-US"/>
        </w:rPr>
        <w:t>, Bd. 32, Nr. 15, S. 2403–2414, 2012.</w:t>
      </w:r>
    </w:p>
    <w:p w:rsidR="003864F8" w:rsidRPr="003864F8" w:rsidRDefault="003864F8" w:rsidP="003864F8">
      <w:pPr>
        <w:pStyle w:val="Literaturverzeichnis"/>
        <w:rPr>
          <w:lang w:val="en-US"/>
        </w:rPr>
      </w:pPr>
      <w:r w:rsidRPr="003864F8">
        <w:rPr>
          <w:lang w:val="en-US"/>
        </w:rPr>
        <w:t>[2]</w:t>
      </w:r>
      <w:r w:rsidRPr="003864F8">
        <w:rPr>
          <w:lang w:val="en-US"/>
        </w:rPr>
        <w:tab/>
        <w:t>University of Illinois, „Cloud Types: common cloud classifications“. [Online]. Verfügbar unter: http://ww2010.atmos.uiuc.edu/(Gh)/guides/mtr/cld/cldtyp/home.rxml. [Zugegriffen: 27-Dez-2018].</w:t>
      </w:r>
    </w:p>
    <w:p w:rsidR="003864F8" w:rsidRPr="003864F8" w:rsidRDefault="003864F8" w:rsidP="003864F8">
      <w:pPr>
        <w:pStyle w:val="Literaturverzeichnis"/>
        <w:rPr>
          <w:lang w:val="en-US"/>
        </w:rPr>
      </w:pPr>
      <w:r w:rsidRPr="003864F8">
        <w:t>[3]</w:t>
      </w:r>
      <w:r w:rsidRPr="003864F8">
        <w:tab/>
        <w:t xml:space="preserve">„Wolken“. [Online]. Verfügbar unter: https://de.wikipedia.org/wiki/Wolke. </w:t>
      </w:r>
      <w:r w:rsidRPr="003864F8">
        <w:rPr>
          <w:lang w:val="en-US"/>
        </w:rPr>
        <w:t>[Zugegriffen: 27-Dez-2018].</w:t>
      </w:r>
    </w:p>
    <w:p w:rsidR="003864F8" w:rsidRPr="003864F8" w:rsidRDefault="003864F8" w:rsidP="003864F8">
      <w:pPr>
        <w:pStyle w:val="Literaturverzeichnis"/>
        <w:rPr>
          <w:lang w:val="en-US"/>
        </w:rPr>
      </w:pPr>
      <w:r w:rsidRPr="003864F8">
        <w:rPr>
          <w:lang w:val="en-US"/>
        </w:rPr>
        <w:t>[4]</w:t>
      </w:r>
      <w:r w:rsidRPr="003864F8">
        <w:rPr>
          <w:lang w:val="en-US"/>
        </w:rPr>
        <w:tab/>
        <w:t xml:space="preserve">J. Remund, C. Calhau, L. Perret, und D. Marcel, </w:t>
      </w:r>
      <w:r w:rsidRPr="003864F8">
        <w:rPr>
          <w:i/>
          <w:iCs/>
          <w:lang w:val="en-US"/>
        </w:rPr>
        <w:t>Characterization of the spatio-temporal variations and ramp rates of solar radiation and PV</w:t>
      </w:r>
      <w:r w:rsidRPr="003864F8">
        <w:rPr>
          <w:lang w:val="en-US"/>
        </w:rPr>
        <w:t>. 2015.</w:t>
      </w:r>
    </w:p>
    <w:p w:rsidR="003864F8" w:rsidRPr="003864F8" w:rsidRDefault="003864F8" w:rsidP="003864F8">
      <w:pPr>
        <w:pStyle w:val="Literaturverzeichnis"/>
        <w:rPr>
          <w:lang w:val="en-US"/>
        </w:rPr>
      </w:pPr>
      <w:r w:rsidRPr="003864F8">
        <w:rPr>
          <w:lang w:val="en-US"/>
        </w:rPr>
        <w:t>[5]</w:t>
      </w:r>
      <w:r w:rsidRPr="003864F8">
        <w:rPr>
          <w:lang w:val="en-US"/>
        </w:rPr>
        <w:tab/>
        <w:t>„http://www.entsoe.eu/fileadmin/user_upload/_library/publications/entsoe/Operation_Handbook/Policy_1_final.pdf“. .</w:t>
      </w:r>
    </w:p>
    <w:p w:rsidR="003864F8" w:rsidRPr="003864F8" w:rsidRDefault="003864F8" w:rsidP="003864F8">
      <w:pPr>
        <w:pStyle w:val="Literaturverzeichnis"/>
        <w:rPr>
          <w:lang w:val="en-US"/>
        </w:rPr>
      </w:pPr>
      <w:r w:rsidRPr="003864F8">
        <w:rPr>
          <w:lang w:val="en-US"/>
        </w:rPr>
        <w:t>[6]</w:t>
      </w:r>
      <w:r w:rsidRPr="003864F8">
        <w:rPr>
          <w:lang w:val="en-US"/>
        </w:rPr>
        <w:tab/>
        <w:t>T. McCandless, „Artificial Intelligence Techniques for Short-range Solar Irradiance Prediction“, Aug. 2015.</w:t>
      </w:r>
    </w:p>
    <w:p w:rsidR="003864F8" w:rsidRPr="003864F8" w:rsidRDefault="003864F8" w:rsidP="003864F8">
      <w:pPr>
        <w:pStyle w:val="Literaturverzeichnis"/>
        <w:rPr>
          <w:lang w:val="en-US"/>
        </w:rPr>
      </w:pPr>
      <w:r w:rsidRPr="003864F8">
        <w:rPr>
          <w:lang w:val="en-US"/>
        </w:rPr>
        <w:t>[7]</w:t>
      </w:r>
      <w:r w:rsidRPr="003864F8">
        <w:rPr>
          <w:lang w:val="en-US"/>
        </w:rPr>
        <w:tab/>
        <w:t xml:space="preserve">A. Woyte, R. Belmans, und J. Nijs, „Power flow fluctuations in distribution grids with high PV penetration“, in </w:t>
      </w:r>
      <w:r w:rsidRPr="003864F8">
        <w:rPr>
          <w:i/>
          <w:iCs/>
          <w:lang w:val="en-US"/>
        </w:rPr>
        <w:t>Proceedings of Seventeeth European Photovoltaic Solar Energy Conference</w:t>
      </w:r>
      <w:r w:rsidRPr="003864F8">
        <w:rPr>
          <w:lang w:val="en-US"/>
        </w:rPr>
        <w:t>, 20010101, S. 2414–2417.</w:t>
      </w:r>
    </w:p>
    <w:p w:rsidR="003864F8" w:rsidRPr="003864F8" w:rsidRDefault="003864F8" w:rsidP="003864F8">
      <w:pPr>
        <w:pStyle w:val="Literaturverzeichnis"/>
      </w:pPr>
      <w:r w:rsidRPr="003864F8">
        <w:t>[8]</w:t>
      </w:r>
      <w:r w:rsidRPr="003864F8">
        <w:tab/>
        <w:t xml:space="preserve">F. Vignola, J. Michalsky, T. Stoffel, und A. Ghassemi, </w:t>
      </w:r>
      <w:r w:rsidRPr="003864F8">
        <w:rPr>
          <w:i/>
          <w:iCs/>
        </w:rPr>
        <w:t>Solar and infrared radiation measurements</w:t>
      </w:r>
      <w:r w:rsidRPr="003864F8">
        <w:t>. 2017.</w:t>
      </w:r>
    </w:p>
    <w:p w:rsidR="003864F8" w:rsidRPr="003864F8" w:rsidRDefault="003864F8" w:rsidP="003864F8">
      <w:pPr>
        <w:pStyle w:val="Literaturverzeichnis"/>
      </w:pPr>
      <w:r w:rsidRPr="003864F8">
        <w:t>[9]</w:t>
      </w:r>
      <w:r w:rsidRPr="003864F8">
        <w:tab/>
        <w:t xml:space="preserve">„Sonnenstrahlung“, </w:t>
      </w:r>
      <w:r w:rsidRPr="003864F8">
        <w:rPr>
          <w:i/>
          <w:iCs/>
        </w:rPr>
        <w:t>Wikipedia</w:t>
      </w:r>
      <w:r w:rsidRPr="003864F8">
        <w:t>, 25-Aug-2018. [Online]. Verfügbar unter: https://de.wikipedia.org/wiki/Sonnenstrahlung#/media/File:Sonne_Strahlungsintensitaet.svg. [Zugegriffen: 08-Dez-2018].</w:t>
      </w:r>
    </w:p>
    <w:p w:rsidR="003864F8" w:rsidRPr="003864F8" w:rsidRDefault="003864F8" w:rsidP="003864F8">
      <w:pPr>
        <w:pStyle w:val="Literaturverzeichnis"/>
      </w:pPr>
      <w:r w:rsidRPr="003864F8">
        <w:t>[10]</w:t>
      </w:r>
      <w:r w:rsidRPr="003864F8">
        <w:tab/>
        <w:t xml:space="preserve">V. Quaschning, </w:t>
      </w:r>
      <w:r w:rsidRPr="003864F8">
        <w:rPr>
          <w:i/>
          <w:iCs/>
        </w:rPr>
        <w:t>Regenerative Energiesysteme: Technologie - Berechnung - Simulation</w:t>
      </w:r>
      <w:r w:rsidRPr="003864F8">
        <w:t>, 9., aktualisierte und erweiterte Auflage. München: Hanser, 2015.</w:t>
      </w:r>
    </w:p>
    <w:p w:rsidR="003864F8" w:rsidRPr="003864F8" w:rsidRDefault="003864F8" w:rsidP="003864F8">
      <w:pPr>
        <w:pStyle w:val="Literaturverzeichnis"/>
        <w:rPr>
          <w:lang w:val="en-US"/>
        </w:rPr>
      </w:pPr>
      <w:r w:rsidRPr="003864F8">
        <w:t>[11]</w:t>
      </w:r>
      <w:r w:rsidRPr="003864F8">
        <w:tab/>
        <w:t xml:space="preserve">V. Wesselak, T. Schabbach, J. Fischer, und T. Link, </w:t>
      </w:r>
      <w:r w:rsidRPr="003864F8">
        <w:rPr>
          <w:i/>
          <w:iCs/>
        </w:rPr>
        <w:t>Handbuch Regenerative Energietechnik</w:t>
      </w:r>
      <w:r w:rsidRPr="003864F8">
        <w:t xml:space="preserve">, 3. </w:t>
      </w:r>
      <w:r w:rsidRPr="003864F8">
        <w:rPr>
          <w:lang w:val="en-US"/>
        </w:rPr>
        <w:t>Auflage. Berlin: Springer Vieweg, 2017.</w:t>
      </w:r>
    </w:p>
    <w:p w:rsidR="003864F8" w:rsidRPr="003864F8" w:rsidRDefault="003864F8" w:rsidP="003864F8">
      <w:pPr>
        <w:pStyle w:val="Literaturverzeichnis"/>
        <w:rPr>
          <w:lang w:val="en-US"/>
        </w:rPr>
      </w:pPr>
      <w:r w:rsidRPr="003864F8">
        <w:rPr>
          <w:lang w:val="en-US"/>
        </w:rPr>
        <w:t>[12]</w:t>
      </w:r>
      <w:r w:rsidRPr="003864F8">
        <w:rPr>
          <w:lang w:val="en-US"/>
        </w:rPr>
        <w:tab/>
        <w:t>„(WMO 2008) Guide To Meteorological Instruments And Methods Of Observation“. .</w:t>
      </w:r>
    </w:p>
    <w:p w:rsidR="003864F8" w:rsidRPr="003864F8" w:rsidRDefault="003864F8" w:rsidP="003864F8">
      <w:pPr>
        <w:pStyle w:val="Literaturverzeichnis"/>
      </w:pPr>
      <w:r w:rsidRPr="003864F8">
        <w:rPr>
          <w:lang w:val="en-US"/>
        </w:rPr>
        <w:t>[13]</w:t>
      </w:r>
      <w:r w:rsidRPr="003864F8">
        <w:rPr>
          <w:lang w:val="en-US"/>
        </w:rPr>
        <w:tab/>
        <w:t xml:space="preserve">S. R. West, D. Rowe, S. Sayeef, und A. Berry, „Short-term irradiance forecasting using skycams: Motivation and development“, </w:t>
      </w:r>
      <w:r w:rsidRPr="003864F8">
        <w:rPr>
          <w:i/>
          <w:iCs/>
          <w:lang w:val="en-US"/>
        </w:rPr>
        <w:t xml:space="preserve">Sol. </w:t>
      </w:r>
      <w:r w:rsidRPr="003864F8">
        <w:rPr>
          <w:i/>
          <w:iCs/>
        </w:rPr>
        <w:t>Energy</w:t>
      </w:r>
      <w:r w:rsidRPr="003864F8">
        <w:t>, Bd. 110, S. 188–207, Dez. 2014.</w:t>
      </w:r>
    </w:p>
    <w:p w:rsidR="003864F8" w:rsidRPr="003864F8" w:rsidRDefault="003864F8" w:rsidP="003864F8">
      <w:pPr>
        <w:pStyle w:val="Literaturverzeichnis"/>
      </w:pPr>
      <w:r w:rsidRPr="003864F8">
        <w:t>[14]</w:t>
      </w:r>
      <w:r w:rsidRPr="003864F8">
        <w:tab/>
        <w:t>„Leuchtdichte“. [Online]. Verfügbar unter: https://www.schorsch.com/de/wissen/glossar/leuchtdichte.html. [Zugegriffen: 18-Dez-2018].</w:t>
      </w:r>
    </w:p>
    <w:p w:rsidR="003864F8" w:rsidRPr="003864F8" w:rsidRDefault="003864F8" w:rsidP="003864F8">
      <w:pPr>
        <w:pStyle w:val="Literaturverzeichnis"/>
      </w:pPr>
      <w:r w:rsidRPr="003864F8">
        <w:t>[15]</w:t>
      </w:r>
      <w:r w:rsidRPr="003864F8">
        <w:tab/>
        <w:t>„Understanding Dynamic Range in Digital Photography“. [Online]. Verfügbar unter: https://www.cambridgeincolour.com/tutorials/dynamic-range.htm. [Zugegriffen: 18-Dez-2018].</w:t>
      </w:r>
    </w:p>
    <w:p w:rsidR="003864F8" w:rsidRPr="003864F8" w:rsidRDefault="003864F8" w:rsidP="003864F8">
      <w:pPr>
        <w:pStyle w:val="Literaturverzeichnis"/>
      </w:pPr>
      <w:r w:rsidRPr="003864F8">
        <w:t>[16]</w:t>
      </w:r>
      <w:r w:rsidRPr="003864F8">
        <w:tab/>
        <w:t xml:space="preserve">„Demosaicing“, </w:t>
      </w:r>
      <w:r w:rsidRPr="003864F8">
        <w:rPr>
          <w:i/>
          <w:iCs/>
        </w:rPr>
        <w:t>Wikipedia</w:t>
      </w:r>
      <w:r w:rsidRPr="003864F8">
        <w:t>, 01-Mai-2017. [Online]. Verfügbar unter: https://de.wikipedia.org/w/index.php?title=Demosaicing&amp;oldid=165087987. [Zugegriffen: 19-Jan-2019].</w:t>
      </w:r>
    </w:p>
    <w:p w:rsidR="003864F8" w:rsidRPr="003864F8" w:rsidRDefault="003864F8" w:rsidP="003864F8">
      <w:pPr>
        <w:pStyle w:val="Literaturverzeichnis"/>
      </w:pPr>
      <w:r w:rsidRPr="003864F8">
        <w:t>[17]</w:t>
      </w:r>
      <w:r w:rsidRPr="003864F8">
        <w:tab/>
        <w:t>„Understanding Digital Camera Sensors“. [Online]. Verfügbar unter: https://www.cambridgeincolour.com/tutorials/camera-sensors.htm. [Zugegriffen: 18-Dez-2018].</w:t>
      </w:r>
    </w:p>
    <w:p w:rsidR="003864F8" w:rsidRPr="003864F8" w:rsidRDefault="003864F8" w:rsidP="003864F8">
      <w:pPr>
        <w:pStyle w:val="Literaturverzeichnis"/>
        <w:rPr>
          <w:lang w:val="en-US"/>
        </w:rPr>
      </w:pPr>
      <w:r w:rsidRPr="003864F8">
        <w:rPr>
          <w:lang w:val="en-US"/>
        </w:rPr>
        <w:t>[18]</w:t>
      </w:r>
      <w:r w:rsidRPr="003864F8">
        <w:rPr>
          <w:lang w:val="en-US"/>
        </w:rPr>
        <w:tab/>
        <w:t xml:space="preserve">A. Darmont, </w:t>
      </w:r>
      <w:r w:rsidRPr="003864F8">
        <w:rPr>
          <w:i/>
          <w:iCs/>
          <w:lang w:val="en-US"/>
        </w:rPr>
        <w:t>High dynamic range imaging: sensors and architectures</w:t>
      </w:r>
      <w:r w:rsidRPr="003864F8">
        <w:rPr>
          <w:lang w:val="en-US"/>
        </w:rPr>
        <w:t>. Bellingham, Washington: SPIE Press, 2012.</w:t>
      </w:r>
    </w:p>
    <w:p w:rsidR="003864F8" w:rsidRPr="003864F8" w:rsidRDefault="003864F8" w:rsidP="003864F8">
      <w:pPr>
        <w:pStyle w:val="Literaturverzeichnis"/>
        <w:rPr>
          <w:lang w:val="en-US"/>
        </w:rPr>
      </w:pPr>
      <w:r w:rsidRPr="003864F8">
        <w:rPr>
          <w:lang w:val="en-US"/>
        </w:rPr>
        <w:t>[19]</w:t>
      </w:r>
      <w:r w:rsidRPr="003864F8">
        <w:rPr>
          <w:lang w:val="en-US"/>
        </w:rPr>
        <w:tab/>
        <w:t xml:space="preserve">P. E. Debevec und J. Malik, „Recovering high dynamic range radiance maps from photographs“, in </w:t>
      </w:r>
      <w:r w:rsidRPr="003864F8">
        <w:rPr>
          <w:i/>
          <w:iCs/>
          <w:lang w:val="en-US"/>
        </w:rPr>
        <w:t>ACM SIGGRAPH 2008 classes on - SIGGRAPH ’08</w:t>
      </w:r>
      <w:r w:rsidRPr="003864F8">
        <w:rPr>
          <w:lang w:val="en-US"/>
        </w:rPr>
        <w:t>, Los Angeles, California, 2008, S. 1.</w:t>
      </w:r>
    </w:p>
    <w:p w:rsidR="003864F8" w:rsidRPr="003864F8" w:rsidRDefault="003864F8" w:rsidP="003864F8">
      <w:pPr>
        <w:pStyle w:val="Literaturverzeichnis"/>
        <w:rPr>
          <w:lang w:val="en-US"/>
        </w:rPr>
      </w:pPr>
      <w:r w:rsidRPr="003864F8">
        <w:rPr>
          <w:lang w:val="en-US"/>
        </w:rPr>
        <w:t>[20]</w:t>
      </w:r>
      <w:r w:rsidRPr="003864F8">
        <w:rPr>
          <w:lang w:val="en-US"/>
        </w:rPr>
        <w:tab/>
        <w:t xml:space="preserve">R. Szeliski, </w:t>
      </w:r>
      <w:r w:rsidRPr="003864F8">
        <w:rPr>
          <w:i/>
          <w:iCs/>
          <w:lang w:val="en-US"/>
        </w:rPr>
        <w:t>Computer vision: algorithms and applications</w:t>
      </w:r>
      <w:r w:rsidRPr="003864F8">
        <w:rPr>
          <w:lang w:val="en-US"/>
        </w:rPr>
        <w:t>. London ; New York: Springer, 2011.</w:t>
      </w:r>
    </w:p>
    <w:p w:rsidR="003864F8" w:rsidRPr="003864F8" w:rsidRDefault="003864F8" w:rsidP="003864F8">
      <w:pPr>
        <w:pStyle w:val="Literaturverzeichnis"/>
        <w:rPr>
          <w:lang w:val="en-US"/>
        </w:rPr>
      </w:pPr>
      <w:r w:rsidRPr="003864F8">
        <w:rPr>
          <w:lang w:val="en-US"/>
        </w:rPr>
        <w:t>[21]</w:t>
      </w:r>
      <w:r w:rsidRPr="003864F8">
        <w:rPr>
          <w:lang w:val="en-US"/>
        </w:rPr>
        <w:tab/>
        <w:t xml:space="preserve">A. Jacobs, „High Dynamic Range Imaging and its Application in Building Research“, </w:t>
      </w:r>
      <w:r w:rsidRPr="003864F8">
        <w:rPr>
          <w:i/>
          <w:iCs/>
          <w:lang w:val="en-US"/>
        </w:rPr>
        <w:t>Adv. Build. Energy Res.</w:t>
      </w:r>
      <w:r w:rsidRPr="003864F8">
        <w:rPr>
          <w:lang w:val="en-US"/>
        </w:rPr>
        <w:t>, Bd. 1, S. 177–202, Jan. 2007.</w:t>
      </w:r>
    </w:p>
    <w:p w:rsidR="003864F8" w:rsidRPr="003864F8" w:rsidRDefault="003864F8" w:rsidP="003864F8">
      <w:pPr>
        <w:pStyle w:val="Literaturverzeichnis"/>
      </w:pPr>
      <w:r w:rsidRPr="003864F8">
        <w:rPr>
          <w:lang w:val="en-US"/>
        </w:rPr>
        <w:t>[22]</w:t>
      </w:r>
      <w:r w:rsidRPr="003864F8">
        <w:rPr>
          <w:lang w:val="en-US"/>
        </w:rPr>
        <w:tab/>
        <w:t xml:space="preserve">„Image Types: JPEG &amp; TIFF File Formats“. </w:t>
      </w:r>
      <w:r w:rsidRPr="003864F8">
        <w:t>[Online]. Verfügbar unter: https://www.cambridgeincolour.com/tutorials/imagetypes.htm. [Zugegriffen: 19-Dez-2018].</w:t>
      </w:r>
    </w:p>
    <w:p w:rsidR="003864F8" w:rsidRPr="003864F8" w:rsidRDefault="003864F8" w:rsidP="003864F8">
      <w:pPr>
        <w:pStyle w:val="Literaturverzeichnis"/>
        <w:rPr>
          <w:lang w:val="en-US"/>
        </w:rPr>
      </w:pPr>
      <w:r w:rsidRPr="003864F8">
        <w:t>[23]</w:t>
      </w:r>
      <w:r w:rsidRPr="003864F8">
        <w:tab/>
        <w:t xml:space="preserve">„RAW vs JPEG“. [Online]. Verfügbar unter: https://digital-photography-school.com/raw-vs-jpeg/. </w:t>
      </w:r>
      <w:r w:rsidRPr="003864F8">
        <w:rPr>
          <w:lang w:val="en-US"/>
        </w:rPr>
        <w:t>[Zugegriffen: 19-Dez-2018].</w:t>
      </w:r>
    </w:p>
    <w:p w:rsidR="003864F8" w:rsidRPr="003864F8" w:rsidRDefault="003864F8" w:rsidP="003864F8">
      <w:pPr>
        <w:pStyle w:val="Literaturverzeichnis"/>
        <w:rPr>
          <w:lang w:val="en-US"/>
        </w:rPr>
      </w:pPr>
      <w:r w:rsidRPr="003864F8">
        <w:rPr>
          <w:lang w:val="en-US"/>
        </w:rPr>
        <w:lastRenderedPageBreak/>
        <w:t>[24]</w:t>
      </w:r>
      <w:r w:rsidRPr="003864F8">
        <w:rPr>
          <w:lang w:val="en-US"/>
        </w:rPr>
        <w:tab/>
        <w:t xml:space="preserve">S. Dev, F. M. Savoy, Y. H. Lee, und S. Winkler, „Estimation of solar irradiance using ground-based whole sky imagers“, in </w:t>
      </w:r>
      <w:r w:rsidRPr="003864F8">
        <w:rPr>
          <w:i/>
          <w:iCs/>
          <w:lang w:val="en-US"/>
        </w:rPr>
        <w:t>2016 IEEE International Geoscience and Remote Sensing Symposium (IGARSS)</w:t>
      </w:r>
      <w:r w:rsidRPr="003864F8">
        <w:rPr>
          <w:lang w:val="en-US"/>
        </w:rPr>
        <w:t>, Beijing, China, 2016, S. 7236–7239.</w:t>
      </w:r>
    </w:p>
    <w:p w:rsidR="003864F8" w:rsidRPr="003864F8" w:rsidRDefault="003864F8" w:rsidP="003864F8">
      <w:pPr>
        <w:pStyle w:val="Literaturverzeichnis"/>
        <w:rPr>
          <w:lang w:val="en-US"/>
        </w:rPr>
      </w:pPr>
      <w:r w:rsidRPr="003864F8">
        <w:rPr>
          <w:lang w:val="en-US"/>
        </w:rPr>
        <w:t>[25]</w:t>
      </w:r>
      <w:r w:rsidRPr="003864F8">
        <w:rPr>
          <w:lang w:val="en-US"/>
        </w:rPr>
        <w:tab/>
        <w:t>P. Wood-Bradley und J. L. Zapata, „Cloud tracking with optical flow for short-term solar forecasting“, 2012.</w:t>
      </w:r>
    </w:p>
    <w:p w:rsidR="003864F8" w:rsidRPr="003864F8" w:rsidRDefault="003864F8" w:rsidP="003864F8">
      <w:pPr>
        <w:pStyle w:val="Literaturverzeichnis"/>
        <w:rPr>
          <w:lang w:val="en-US"/>
        </w:rPr>
      </w:pPr>
      <w:r w:rsidRPr="003864F8">
        <w:rPr>
          <w:lang w:val="en-US"/>
        </w:rPr>
        <w:t>[26]</w:t>
      </w:r>
      <w:r w:rsidRPr="003864F8">
        <w:rPr>
          <w:lang w:val="en-US"/>
        </w:rPr>
        <w:tab/>
        <w:t xml:space="preserve">R. Marquez und C. F. M. Coimbra, „Intra-hour DNI forecasting based on cloud tracking image analysis“, </w:t>
      </w:r>
      <w:r w:rsidRPr="003864F8">
        <w:rPr>
          <w:i/>
          <w:iCs/>
          <w:lang w:val="en-US"/>
        </w:rPr>
        <w:t>Sol. Energy</w:t>
      </w:r>
      <w:r w:rsidRPr="003864F8">
        <w:rPr>
          <w:lang w:val="en-US"/>
        </w:rPr>
        <w:t>, Bd. 91, S. 327–336, Mai 2013.</w:t>
      </w:r>
    </w:p>
    <w:p w:rsidR="003864F8" w:rsidRPr="003864F8" w:rsidRDefault="003864F8" w:rsidP="003864F8">
      <w:pPr>
        <w:pStyle w:val="Literaturverzeichnis"/>
      </w:pPr>
      <w:r w:rsidRPr="003864F8">
        <w:rPr>
          <w:lang w:val="en-US"/>
        </w:rPr>
        <w:t>[27]</w:t>
      </w:r>
      <w:r w:rsidRPr="003864F8">
        <w:rPr>
          <w:lang w:val="en-US"/>
        </w:rPr>
        <w:tab/>
        <w:t xml:space="preserve">„NREL Best Practices Handbook for the Collection and Use of Solar Resource Data for Solar Energy Applications“. </w:t>
      </w:r>
      <w:r w:rsidRPr="003864F8">
        <w:t>[Online]. Verfügbar unter: https://www.nrel.gov/docs/fy18osti/68886.pdf. [Zugegriffen: 15-Dez-2018].</w:t>
      </w:r>
    </w:p>
    <w:p w:rsidR="003864F8" w:rsidRPr="003864F8" w:rsidRDefault="003864F8" w:rsidP="003864F8">
      <w:pPr>
        <w:pStyle w:val="Literaturverzeichnis"/>
      </w:pPr>
      <w:r w:rsidRPr="008F2AC7">
        <w:rPr>
          <w:lang w:val="en-US"/>
        </w:rPr>
        <w:t>[28]</w:t>
      </w:r>
      <w:r w:rsidRPr="008F2AC7">
        <w:rPr>
          <w:lang w:val="en-US"/>
        </w:rPr>
        <w:tab/>
        <w:t xml:space="preserve">L. O. Grobe, M. Krehel, S. Wittkopf, und X. Yang, „Monitoring of solar irradiation at Lucerne University of Applied Sciences and Arts“. </w:t>
      </w:r>
      <w:r w:rsidRPr="003864F8">
        <w:t>DOI: 10.5281/zenodo.1182433, 01-Jan-2017.</w:t>
      </w:r>
    </w:p>
    <w:p w:rsidR="003864F8" w:rsidRPr="008F2AC7" w:rsidRDefault="003864F8" w:rsidP="003864F8">
      <w:pPr>
        <w:pStyle w:val="Literaturverzeichnis"/>
        <w:rPr>
          <w:lang w:val="en-US"/>
        </w:rPr>
      </w:pPr>
      <w:r w:rsidRPr="003864F8">
        <w:t>[29]</w:t>
      </w:r>
      <w:r w:rsidRPr="003864F8">
        <w:tab/>
        <w:t xml:space="preserve">„Automatisches Messnetz - MeteoSchweiz“. [Online]. Verfügbar unter: https://www.meteoschweiz.admin.ch/home/mess-und-prognosesysteme/bodenstationen/automatisches-messnetz.html?station=luz. </w:t>
      </w:r>
      <w:r w:rsidRPr="008F2AC7">
        <w:rPr>
          <w:lang w:val="en-US"/>
        </w:rPr>
        <w:t>[Zugegriffen: 03-Jan-2019].</w:t>
      </w:r>
    </w:p>
    <w:p w:rsidR="003864F8" w:rsidRPr="008F2AC7" w:rsidRDefault="003864F8" w:rsidP="003864F8">
      <w:pPr>
        <w:pStyle w:val="Literaturverzeichnis"/>
        <w:rPr>
          <w:lang w:val="en-US"/>
        </w:rPr>
      </w:pPr>
      <w:r w:rsidRPr="008F2AC7">
        <w:rPr>
          <w:lang w:val="en-US"/>
        </w:rPr>
        <w:t>[30]</w:t>
      </w:r>
      <w:r w:rsidRPr="008F2AC7">
        <w:rPr>
          <w:lang w:val="en-US"/>
        </w:rPr>
        <w:tab/>
        <w:t xml:space="preserve">R. Sloan, J. H. Shaw, und D. Williams, „Thermal Radiation from the Atmosphere*“, </w:t>
      </w:r>
      <w:r w:rsidRPr="008F2AC7">
        <w:rPr>
          <w:i/>
          <w:iCs/>
          <w:lang w:val="en-US"/>
        </w:rPr>
        <w:t>J. Opt. Soc. Am.</w:t>
      </w:r>
      <w:r w:rsidRPr="008F2AC7">
        <w:rPr>
          <w:lang w:val="en-US"/>
        </w:rPr>
        <w:t>, Bd. 46, Nr. 7, S. 543, Juli 1956.</w:t>
      </w:r>
    </w:p>
    <w:p w:rsidR="003864F8" w:rsidRPr="003864F8" w:rsidRDefault="003864F8" w:rsidP="003864F8">
      <w:pPr>
        <w:pStyle w:val="Literaturverzeichnis"/>
      </w:pPr>
      <w:r w:rsidRPr="003864F8">
        <w:t>[31]</w:t>
      </w:r>
      <w:r w:rsidRPr="003864F8">
        <w:tab/>
        <w:t>„Feuchtemaße“. [Online]. Verfügbar unter: http://www.gerd-pfeffer.de/atm_feuchte2.html#Wolkenuntergrenze. [Zugegriffen: 04-Jan-2019].</w:t>
      </w:r>
    </w:p>
    <w:p w:rsidR="003864F8" w:rsidRPr="003864F8" w:rsidRDefault="003864F8" w:rsidP="003864F8">
      <w:pPr>
        <w:pStyle w:val="Literaturverzeichnis"/>
      </w:pPr>
      <w:r w:rsidRPr="003864F8">
        <w:t>[32]</w:t>
      </w:r>
      <w:r w:rsidRPr="003864F8">
        <w:tab/>
        <w:t>„Molekularsieb – Dry &amp; Safe“. [Online]. Verfügbar unter: https://www.trockenmittel.ch/trockenmittel/molekularsieb.html. [Zugegriffen: 05-Jan-2019].</w:t>
      </w:r>
    </w:p>
    <w:p w:rsidR="003864F8" w:rsidRPr="003864F8" w:rsidRDefault="003864F8" w:rsidP="003864F8">
      <w:pPr>
        <w:pStyle w:val="Literaturverzeichnis"/>
      </w:pPr>
      <w:r w:rsidRPr="003864F8">
        <w:t>[33]</w:t>
      </w:r>
      <w:r w:rsidRPr="003864F8">
        <w:tab/>
        <w:t>„Zeolithe – Wikipedia“. [Online]. Verfügbar unter: https://de.wikipedia.org/wiki/Zeolithe_(Stoffgruppe). [Zugegriffen: 05-Jan-2019].</w:t>
      </w:r>
    </w:p>
    <w:p w:rsidR="003864F8" w:rsidRPr="003864F8" w:rsidRDefault="003864F8" w:rsidP="003864F8">
      <w:pPr>
        <w:pStyle w:val="Literaturverzeichnis"/>
      </w:pPr>
      <w:r w:rsidRPr="003864F8">
        <w:t>[34]</w:t>
      </w:r>
      <w:r w:rsidRPr="003864F8">
        <w:tab/>
        <w:t>„Fisheye projection-models“. [Online]. Verfügbar unter: http://michel.thoby.free.fr/Fisheye_history_short/Projections/Fisheye_projection-models.html. [Zugegriffen: 22-Jan-2019].</w:t>
      </w:r>
    </w:p>
    <w:p w:rsidR="003864F8" w:rsidRPr="008F2AC7" w:rsidRDefault="003864F8" w:rsidP="003864F8">
      <w:pPr>
        <w:pStyle w:val="Literaturverzeichnis"/>
        <w:rPr>
          <w:lang w:val="en-US"/>
        </w:rPr>
      </w:pPr>
      <w:r w:rsidRPr="008F2AC7">
        <w:rPr>
          <w:lang w:val="en-US"/>
        </w:rPr>
        <w:t>[35]</w:t>
      </w:r>
      <w:r w:rsidRPr="008F2AC7">
        <w:rPr>
          <w:lang w:val="en-US"/>
        </w:rPr>
        <w:tab/>
        <w:t xml:space="preserve">„OCamCalib: Omnidirectional Camera Calibration Toolbox for Matlab - Davide Scaramuzza“. [Online]. </w:t>
      </w:r>
      <w:r w:rsidRPr="003864F8">
        <w:t xml:space="preserve">Verfügbar unter: https://sites.google.com/site/scarabotix/ocamcalib-toolbox. </w:t>
      </w:r>
      <w:r w:rsidRPr="008F2AC7">
        <w:rPr>
          <w:lang w:val="en-US"/>
        </w:rPr>
        <w:t>[Zugegriffen: 22-Jan-2019].</w:t>
      </w:r>
    </w:p>
    <w:p w:rsidR="003864F8" w:rsidRPr="003864F8" w:rsidRDefault="003864F8" w:rsidP="003864F8">
      <w:pPr>
        <w:pStyle w:val="Literaturverzeichnis"/>
      </w:pPr>
      <w:r w:rsidRPr="008F2AC7">
        <w:rPr>
          <w:lang w:val="en-US"/>
        </w:rPr>
        <w:t>[36]</w:t>
      </w:r>
      <w:r w:rsidRPr="008F2AC7">
        <w:rPr>
          <w:lang w:val="en-US"/>
        </w:rPr>
        <w:tab/>
        <w:t xml:space="preserve">„Picamera: 4.13. Raw Bayer data captures“, </w:t>
      </w:r>
      <w:r w:rsidRPr="008F2AC7">
        <w:rPr>
          <w:i/>
          <w:iCs/>
          <w:lang w:val="en-US"/>
        </w:rPr>
        <w:t>4. Advanced Recipes — Picamera 1.12 documentation</w:t>
      </w:r>
      <w:r w:rsidRPr="008F2AC7">
        <w:rPr>
          <w:lang w:val="en-US"/>
        </w:rPr>
        <w:t xml:space="preserve">. </w:t>
      </w:r>
      <w:r w:rsidRPr="003864F8">
        <w:t>[Online]. Verfügbar unter: https://picamera.readthedocs.io/en/release-1.12/recipes2.html. [Zugegriffen: 10-Jan-2019].</w:t>
      </w:r>
    </w:p>
    <w:p w:rsidR="003864F8" w:rsidRPr="003864F8" w:rsidRDefault="003864F8" w:rsidP="003864F8">
      <w:pPr>
        <w:pStyle w:val="Literaturverzeichnis"/>
      </w:pPr>
      <w:r w:rsidRPr="008F2AC7">
        <w:rPr>
          <w:lang w:val="en-US"/>
        </w:rPr>
        <w:t>[37]</w:t>
      </w:r>
      <w:r w:rsidRPr="008F2AC7">
        <w:rPr>
          <w:lang w:val="en-US"/>
        </w:rPr>
        <w:tab/>
        <w:t xml:space="preserve">S. Dev, F. M. Savoy, Y. H. Lee, und S. Winkler, „High-dynamic-range imaging for cloud segmentation“, </w:t>
      </w:r>
      <w:r w:rsidRPr="008F2AC7">
        <w:rPr>
          <w:i/>
          <w:iCs/>
          <w:lang w:val="en-US"/>
        </w:rPr>
        <w:t xml:space="preserve">Atmospheric Meas. </w:t>
      </w:r>
      <w:r w:rsidRPr="003864F8">
        <w:rPr>
          <w:i/>
          <w:iCs/>
        </w:rPr>
        <w:t>Tech.</w:t>
      </w:r>
      <w:r w:rsidRPr="003864F8">
        <w:t>, Bd. 11, Nr. 4, S. 2041–2049, Apr. 2018.</w:t>
      </w:r>
    </w:p>
    <w:p w:rsidR="003864F8" w:rsidRPr="003864F8" w:rsidRDefault="003864F8" w:rsidP="003864F8">
      <w:pPr>
        <w:pStyle w:val="Literaturverzeichnis"/>
      </w:pPr>
      <w:r w:rsidRPr="003864F8">
        <w:t>[38]</w:t>
      </w:r>
      <w:r w:rsidRPr="003864F8">
        <w:tab/>
        <w:t>„MeteoSchweiz IDAWEB: Mehr zu IDAWEB“. [Online]. Verfügbar unter: https://gate.meteoswiss.ch/idaweb/more.do. [Zugegriffen: 20-Jan-2019].</w:t>
      </w:r>
    </w:p>
    <w:p w:rsidR="003864F8" w:rsidRPr="003864F8" w:rsidRDefault="003864F8" w:rsidP="003864F8">
      <w:pPr>
        <w:pStyle w:val="Literaturverzeichnis"/>
      </w:pPr>
      <w:r w:rsidRPr="008F2AC7">
        <w:rPr>
          <w:lang w:val="en-US"/>
        </w:rPr>
        <w:t>[39]</w:t>
      </w:r>
      <w:r w:rsidRPr="008F2AC7">
        <w:rPr>
          <w:lang w:val="en-US"/>
        </w:rPr>
        <w:tab/>
        <w:t xml:space="preserve">„MACC - Monitoring Atmospheric Composition and Climate (GMES) — European Environment Agency“. </w:t>
      </w:r>
      <w:r w:rsidRPr="003864F8">
        <w:t>[Online]. Verfügbar unter: https://www.eea.europa.eu/themes/air/links/data-sources/macc-monitoring-atmospheric-composition-and. [Zugegriffen: 20-Jan-2019].</w:t>
      </w:r>
    </w:p>
    <w:p w:rsidR="003864F8" w:rsidRPr="003864F8" w:rsidRDefault="003864F8" w:rsidP="003864F8">
      <w:pPr>
        <w:pStyle w:val="Literaturverzeichnis"/>
      </w:pPr>
      <w:r w:rsidRPr="003864F8">
        <w:t>[40]</w:t>
      </w:r>
      <w:r w:rsidRPr="003864F8">
        <w:tab/>
        <w:t>„CAMS McClear Info - www.soda-pro.com“. [Online]. Verfügbar unter: http://www.soda-pro.com/web-services/radiation/cams-mcclear. [Zugegriffen: 20-Jan-2019].</w:t>
      </w:r>
    </w:p>
    <w:p w:rsidR="003864F8" w:rsidRPr="003864F8" w:rsidRDefault="003864F8" w:rsidP="003864F8">
      <w:pPr>
        <w:pStyle w:val="Literaturverzeichnis"/>
      </w:pPr>
      <w:r w:rsidRPr="003864F8">
        <w:t>[41]</w:t>
      </w:r>
      <w:r w:rsidRPr="003864F8">
        <w:tab/>
        <w:t>„YCbCr-Farbmodell“. .</w:t>
      </w:r>
    </w:p>
    <w:p w:rsidR="0079225D" w:rsidRDefault="0079225D">
      <w:pPr>
        <w:sectPr w:rsidR="0079225D" w:rsidSect="00AC594F">
          <w:headerReference w:type="default" r:id="rId63"/>
          <w:headerReference w:type="first" r:id="rId64"/>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61" w:name="_Toc535929976"/>
      <w:r>
        <w:lastRenderedPageBreak/>
        <w:t>Stichwortverzeichnis</w:t>
      </w:r>
      <w:bookmarkEnd w:id="161"/>
    </w:p>
    <w:p w:rsidR="0018074A" w:rsidRDefault="00284FA6">
      <w:pPr>
        <w:rPr>
          <w:noProof/>
        </w:rPr>
        <w:sectPr w:rsidR="0018074A" w:rsidSect="0018074A">
          <w:headerReference w:type="first" r:id="rId65"/>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120D" w:rsidRDefault="0097120D">
      <w:pPr>
        <w:spacing w:before="0" w:line="240" w:lineRule="auto"/>
      </w:pPr>
      <w:r>
        <w:separator/>
      </w:r>
    </w:p>
  </w:endnote>
  <w:endnote w:type="continuationSeparator" w:id="0">
    <w:p w:rsidR="0097120D" w:rsidRDefault="0097120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120D" w:rsidRDefault="0097120D">
      <w:pPr>
        <w:spacing w:before="0" w:line="240" w:lineRule="auto"/>
      </w:pPr>
      <w:r>
        <w:separator/>
      </w:r>
    </w:p>
  </w:footnote>
  <w:footnote w:type="continuationSeparator" w:id="0">
    <w:p w:rsidR="0097120D" w:rsidRDefault="0097120D">
      <w:pPr>
        <w:spacing w:before="0" w:line="240" w:lineRule="auto"/>
      </w:pPr>
      <w:r>
        <w:continuationSeparator/>
      </w:r>
    </w:p>
  </w:footnote>
  <w:footnote w:id="1">
    <w:p w:rsidR="001D2820" w:rsidRPr="00856265" w:rsidRDefault="001D2820"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1D2820" w:rsidRPr="000476B1" w:rsidRDefault="001D2820">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1D2820" w:rsidRPr="00DB4ACE" w:rsidRDefault="001D2820">
      <w:pPr>
        <w:pStyle w:val="Funotentext"/>
      </w:pPr>
      <w:r>
        <w:rPr>
          <w:rStyle w:val="Funotenzeichen"/>
        </w:rPr>
        <w:footnoteRef/>
      </w:r>
      <w:r>
        <w:t xml:space="preserve"> </w:t>
      </w:r>
      <w:r w:rsidRPr="00DB4ACE">
        <w:rPr>
          <w:sz w:val="16"/>
          <w:szCs w:val="16"/>
        </w:rPr>
        <w:t>Siehe hierzu das Weber-Fechner-Gesetz</w:t>
      </w:r>
      <w:r>
        <w:t>.</w:t>
      </w:r>
    </w:p>
  </w:footnote>
  <w:footnote w:id="4">
    <w:p w:rsidR="001D2820" w:rsidRDefault="001D2820">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1D2820" w:rsidRPr="00B767B5" w:rsidRDefault="001D2820" w:rsidP="006C5F7E">
      <w:pPr>
        <w:pStyle w:val="Funotentext"/>
      </w:pPr>
      <w:r>
        <w:rPr>
          <w:rStyle w:val="Funotenzeichen"/>
        </w:rPr>
        <w:footnoteRef/>
      </w:r>
      <w:r>
        <w:t xml:space="preserve"> </w:t>
      </w:r>
      <w:r w:rsidRPr="00B767B5">
        <w:rPr>
          <w:sz w:val="16"/>
          <w:szCs w:val="16"/>
        </w:rPr>
        <w:t>Das cosinusgewichtete Sampling der Hemisphäre erzeugt uniform</w:t>
      </w:r>
      <w:r>
        <w:rPr>
          <w:sz w:val="16"/>
          <w:szCs w:val="16"/>
        </w:rPr>
        <w:t xml:space="preserve"> verteilte Punkte auf der Oberfläche einer Halbkugel.</w:t>
      </w:r>
    </w:p>
  </w:footnote>
  <w:footnote w:id="6">
    <w:p w:rsidR="001D2820" w:rsidRPr="00BD5EC2" w:rsidRDefault="001D2820">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7">
    <w:p w:rsidR="001D2820" w:rsidRPr="00BD5EC2" w:rsidRDefault="001D2820"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1D2820" w:rsidRPr="00F80E42" w:rsidRDefault="001D2820">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9">
    <w:p w:rsidR="001D2820" w:rsidRPr="008A6BC4" w:rsidRDefault="001D2820">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0">
    <w:p w:rsidR="001D2820" w:rsidRPr="00166F34" w:rsidRDefault="001D2820"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sidR="003864F8">
        <w:rPr>
          <w:sz w:val="16"/>
          <w:szCs w:val="16"/>
        </w:rPr>
        <w:instrText xml:space="preserve"> ADDIN ZOTERO_ITEM CSL_CITATION {"citationID":"GCTdJ3B3","properties":{"formattedCitation":"[33]","plainCitation":"[33]","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003864F8" w:rsidRPr="003864F8">
        <w:rPr>
          <w:sz w:val="16"/>
        </w:rPr>
        <w:t>[33]</w:t>
      </w:r>
      <w:r>
        <w:rPr>
          <w:sz w:val="16"/>
          <w:szCs w:val="16"/>
        </w:rPr>
        <w:fldChar w:fldCharType="end"/>
      </w:r>
      <w:r w:rsidRPr="00166F34">
        <w:rPr>
          <w:sz w:val="16"/>
          <w:szCs w:val="16"/>
        </w:rPr>
        <w:t>.</w:t>
      </w:r>
    </w:p>
  </w:footnote>
  <w:footnote w:id="11">
    <w:p w:rsidR="001D2820" w:rsidRPr="001B3364" w:rsidRDefault="001D2820">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2">
    <w:p w:rsidR="001D2820" w:rsidRPr="009C4FB5" w:rsidRDefault="001D2820"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3">
    <w:p w:rsidR="001D2820" w:rsidRPr="00AB0039" w:rsidRDefault="001D2820">
      <w:pPr>
        <w:pStyle w:val="Funotentext"/>
      </w:pPr>
      <w:r>
        <w:rPr>
          <w:rStyle w:val="Funotenzeichen"/>
        </w:rPr>
        <w:footnoteRef/>
      </w:r>
      <w:r>
        <w:t xml:space="preserve"> </w:t>
      </w:r>
      <w:r w:rsidRPr="00AB0039">
        <w:rPr>
          <w:sz w:val="16"/>
          <w:szCs w:val="16"/>
        </w:rPr>
        <w:t>GitHub bezeichnet diese als „Repository“.</w:t>
      </w:r>
    </w:p>
  </w:footnote>
  <w:footnote w:id="14">
    <w:p w:rsidR="001D2820" w:rsidRPr="009A74DC" w:rsidRDefault="001D2820">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5">
    <w:p w:rsidR="001D2820" w:rsidRPr="00C03F46" w:rsidRDefault="001D2820"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6">
    <w:p w:rsidR="001D2820" w:rsidRPr="00D2548C" w:rsidRDefault="001D2820"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7">
    <w:p w:rsidR="001D2820" w:rsidRPr="00D2548C" w:rsidRDefault="001D2820"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1D2820" w:rsidRPr="0011431B" w:rsidRDefault="001D2820">
      <w:pPr>
        <w:pStyle w:val="Funotentext"/>
      </w:pPr>
    </w:p>
  </w:footnote>
  <w:footnote w:id="18">
    <w:p w:rsidR="001D2820" w:rsidRPr="00657E7D" w:rsidRDefault="001D2820"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19">
    <w:p w:rsidR="001D2820" w:rsidRPr="00D2548C" w:rsidRDefault="001D2820"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0">
    <w:p w:rsidR="001D2820" w:rsidRPr="003B1F4E" w:rsidRDefault="001D2820">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1">
    <w:p w:rsidR="001D2820" w:rsidRPr="001774D0" w:rsidRDefault="001D2820"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2">
    <w:p w:rsidR="001D2820" w:rsidRPr="00742632" w:rsidRDefault="001D2820">
      <w:pPr>
        <w:pStyle w:val="Funotentext"/>
        <w:rPr>
          <w:lang w:val="en-US"/>
        </w:rPr>
      </w:pPr>
      <w:r>
        <w:rPr>
          <w:rStyle w:val="Funotenzeichen"/>
        </w:rPr>
        <w:footnoteRef/>
      </w:r>
      <w:r w:rsidRPr="00742632">
        <w:rPr>
          <w:lang w:val="en-US"/>
        </w:rPr>
        <w:t xml:space="preserve"> </w:t>
      </w:r>
      <w:r w:rsidRPr="00927E30">
        <w:rPr>
          <w:sz w:val="16"/>
          <w:szCs w:val="16"/>
          <w:lang w:val="en-US"/>
        </w:rPr>
        <w:t>MACC: Monitoring Atmosphere Composition and Climate</w:t>
      </w:r>
    </w:p>
  </w:footnote>
  <w:footnote w:id="23">
    <w:p w:rsidR="001D2820" w:rsidRPr="00927E30" w:rsidRDefault="001D2820">
      <w:pPr>
        <w:pStyle w:val="Funotentext"/>
        <w:rPr>
          <w:lang w:val="en-US"/>
        </w:rPr>
      </w:pPr>
      <w:r>
        <w:rPr>
          <w:rStyle w:val="Funotenzeichen"/>
        </w:rPr>
        <w:footnoteRef/>
      </w:r>
      <w:r w:rsidRPr="00927E30">
        <w:rPr>
          <w:lang w:val="en-US"/>
        </w:rPr>
        <w:t xml:space="preserve"> </w:t>
      </w:r>
      <w:hyperlink r:id="rId9" w:history="1">
        <w:r w:rsidRPr="00927E30">
          <w:rPr>
            <w:rStyle w:val="Hyperlink"/>
            <w:sz w:val="16"/>
            <w:szCs w:val="16"/>
            <w:lang w:val="en-US"/>
          </w:rPr>
          <w:t>https://github.com/ahorv/cloud_detectio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2820" w:rsidRPr="004B5617" w:rsidRDefault="001D2820">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1E6B3F">
      <w:rPr>
        <w:noProof/>
        <w:lang w:val="de-CH"/>
      </w:rPr>
      <w:instrText>9</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1E6B3F">
      <w:rPr>
        <w:noProof/>
        <w:lang w:val="de-CH"/>
      </w:rPr>
      <w:instrText>9</w:instrText>
    </w:r>
    <w:r>
      <w:rPr>
        <w:noProof/>
      </w:rPr>
      <w:fldChar w:fldCharType="end"/>
    </w:r>
    <w:r w:rsidRPr="004B5617">
      <w:rPr>
        <w:lang w:val="de-CH"/>
      </w:rPr>
      <w:instrText xml:space="preserve"> " " \* MERGEFORMAT </w:instrText>
    </w:r>
    <w:r>
      <w:fldChar w:fldCharType="separate"/>
    </w:r>
    <w:r w:rsidR="001E6B3F">
      <w:rPr>
        <w:noProof/>
        <w:lang w:val="de-CH"/>
      </w:rPr>
      <w:instrText>9</w:instrText>
    </w:r>
    <w:r w:rsidR="001E6B3F" w:rsidRPr="004B5617">
      <w:rPr>
        <w:lang w:val="de-CH"/>
      </w:rPr>
      <w:instrText xml:space="preserve"> </w:instrText>
    </w:r>
    <w:r>
      <w:fldChar w:fldCharType="end"/>
    </w:r>
    <w:r w:rsidRPr="004B5617">
      <w:rPr>
        <w:lang w:val="de-CH"/>
      </w:rPr>
      <w:instrText xml:space="preserve"> \* MERGEFORMAT </w:instrText>
    </w:r>
    <w:r w:rsidR="001E6B3F">
      <w:fldChar w:fldCharType="separate"/>
    </w:r>
    <w:r w:rsidR="001E6B3F">
      <w:rPr>
        <w:noProof/>
        <w:lang w:val="de-CH"/>
      </w:rPr>
      <w:t>9</w:t>
    </w:r>
    <w:r w:rsidR="001E6B3F" w:rsidRPr="004B5617">
      <w:rPr>
        <w:noProof/>
        <w:lang w:val="de-CH"/>
      </w:rPr>
      <w:t xml:space="preserve"> </w: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1E6B3F">
      <w:rPr>
        <w:noProof/>
        <w:lang w:val="de-CH"/>
      </w:rPr>
      <w:t>ProSekKa Sky Camera</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1E6B3F">
      <w:rPr>
        <w:noProof/>
        <w:lang w:val="de-CH"/>
      </w:rPr>
      <w:t>36</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2820" w:rsidRDefault="001D2820">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2820" w:rsidRDefault="001D282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129C"/>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79A"/>
    <w:rsid w:val="00037FF9"/>
    <w:rsid w:val="000409E8"/>
    <w:rsid w:val="000412DB"/>
    <w:rsid w:val="00041436"/>
    <w:rsid w:val="00043D85"/>
    <w:rsid w:val="00044C0A"/>
    <w:rsid w:val="00046D43"/>
    <w:rsid w:val="000476B1"/>
    <w:rsid w:val="00050549"/>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5C1"/>
    <w:rsid w:val="00067DCD"/>
    <w:rsid w:val="00070CDF"/>
    <w:rsid w:val="000714A2"/>
    <w:rsid w:val="00072580"/>
    <w:rsid w:val="00075177"/>
    <w:rsid w:val="00075D21"/>
    <w:rsid w:val="00076212"/>
    <w:rsid w:val="00076F75"/>
    <w:rsid w:val="000770A6"/>
    <w:rsid w:val="000779DC"/>
    <w:rsid w:val="00080A15"/>
    <w:rsid w:val="00080B9A"/>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0923"/>
    <w:rsid w:val="00091878"/>
    <w:rsid w:val="00091DA0"/>
    <w:rsid w:val="00092072"/>
    <w:rsid w:val="00094BA5"/>
    <w:rsid w:val="000954BE"/>
    <w:rsid w:val="00095780"/>
    <w:rsid w:val="00095A74"/>
    <w:rsid w:val="00097B2B"/>
    <w:rsid w:val="000A2D2A"/>
    <w:rsid w:val="000A30DF"/>
    <w:rsid w:val="000A41E9"/>
    <w:rsid w:val="000A4510"/>
    <w:rsid w:val="000A46E1"/>
    <w:rsid w:val="000A5CDF"/>
    <w:rsid w:val="000A5FD1"/>
    <w:rsid w:val="000A6783"/>
    <w:rsid w:val="000A6962"/>
    <w:rsid w:val="000A6BE8"/>
    <w:rsid w:val="000B0018"/>
    <w:rsid w:val="000B0C8C"/>
    <w:rsid w:val="000B12AF"/>
    <w:rsid w:val="000B168C"/>
    <w:rsid w:val="000B1E76"/>
    <w:rsid w:val="000B1F0A"/>
    <w:rsid w:val="000B2C92"/>
    <w:rsid w:val="000B3203"/>
    <w:rsid w:val="000B32C2"/>
    <w:rsid w:val="000B470C"/>
    <w:rsid w:val="000B50D3"/>
    <w:rsid w:val="000B5B22"/>
    <w:rsid w:val="000B5C94"/>
    <w:rsid w:val="000B5D9C"/>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249E"/>
    <w:rsid w:val="000E3D56"/>
    <w:rsid w:val="000E6AFE"/>
    <w:rsid w:val="000E6F9D"/>
    <w:rsid w:val="000E7D72"/>
    <w:rsid w:val="000E7E66"/>
    <w:rsid w:val="000E7FC5"/>
    <w:rsid w:val="000F0F16"/>
    <w:rsid w:val="000F149D"/>
    <w:rsid w:val="000F1934"/>
    <w:rsid w:val="000F2512"/>
    <w:rsid w:val="000F2C22"/>
    <w:rsid w:val="000F5969"/>
    <w:rsid w:val="000F5F50"/>
    <w:rsid w:val="000F6B13"/>
    <w:rsid w:val="000F6E0C"/>
    <w:rsid w:val="000F7A70"/>
    <w:rsid w:val="000F7D92"/>
    <w:rsid w:val="001013CE"/>
    <w:rsid w:val="00103E22"/>
    <w:rsid w:val="00104044"/>
    <w:rsid w:val="00104A1A"/>
    <w:rsid w:val="00105C27"/>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6214"/>
    <w:rsid w:val="0014700B"/>
    <w:rsid w:val="00150726"/>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5FD"/>
    <w:rsid w:val="00166939"/>
    <w:rsid w:val="00166EE9"/>
    <w:rsid w:val="00166F34"/>
    <w:rsid w:val="00167EB4"/>
    <w:rsid w:val="0017314D"/>
    <w:rsid w:val="00173B8C"/>
    <w:rsid w:val="00173CD3"/>
    <w:rsid w:val="00175591"/>
    <w:rsid w:val="00175CE3"/>
    <w:rsid w:val="001774D0"/>
    <w:rsid w:val="0018074A"/>
    <w:rsid w:val="0018099E"/>
    <w:rsid w:val="00183A52"/>
    <w:rsid w:val="00184679"/>
    <w:rsid w:val="00186CF9"/>
    <w:rsid w:val="00187069"/>
    <w:rsid w:val="001902F1"/>
    <w:rsid w:val="00190BEE"/>
    <w:rsid w:val="001914AC"/>
    <w:rsid w:val="0019162E"/>
    <w:rsid w:val="00192CE5"/>
    <w:rsid w:val="00192EA9"/>
    <w:rsid w:val="0019318F"/>
    <w:rsid w:val="0019410C"/>
    <w:rsid w:val="00194AF7"/>
    <w:rsid w:val="0019585B"/>
    <w:rsid w:val="00195EF5"/>
    <w:rsid w:val="001969D7"/>
    <w:rsid w:val="001A01F2"/>
    <w:rsid w:val="001A0A9D"/>
    <w:rsid w:val="001A230B"/>
    <w:rsid w:val="001A273D"/>
    <w:rsid w:val="001A383A"/>
    <w:rsid w:val="001A4407"/>
    <w:rsid w:val="001A4759"/>
    <w:rsid w:val="001A501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2EE"/>
    <w:rsid w:val="001C47C5"/>
    <w:rsid w:val="001C66DD"/>
    <w:rsid w:val="001D04A7"/>
    <w:rsid w:val="001D1A31"/>
    <w:rsid w:val="001D1B1F"/>
    <w:rsid w:val="001D2820"/>
    <w:rsid w:val="001D311E"/>
    <w:rsid w:val="001D60E1"/>
    <w:rsid w:val="001D6AAA"/>
    <w:rsid w:val="001D6C80"/>
    <w:rsid w:val="001D6D8F"/>
    <w:rsid w:val="001D72D7"/>
    <w:rsid w:val="001E2561"/>
    <w:rsid w:val="001E293A"/>
    <w:rsid w:val="001E2E0D"/>
    <w:rsid w:val="001E4B00"/>
    <w:rsid w:val="001E563E"/>
    <w:rsid w:val="001E6B3F"/>
    <w:rsid w:val="001E6DFF"/>
    <w:rsid w:val="001F09F3"/>
    <w:rsid w:val="001F108B"/>
    <w:rsid w:val="001F177C"/>
    <w:rsid w:val="001F2361"/>
    <w:rsid w:val="001F4345"/>
    <w:rsid w:val="001F43EB"/>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17F3"/>
    <w:rsid w:val="0021249D"/>
    <w:rsid w:val="002148A0"/>
    <w:rsid w:val="00214DC1"/>
    <w:rsid w:val="0021593D"/>
    <w:rsid w:val="00215AC7"/>
    <w:rsid w:val="00215F16"/>
    <w:rsid w:val="00216360"/>
    <w:rsid w:val="00216BF7"/>
    <w:rsid w:val="00222670"/>
    <w:rsid w:val="00222902"/>
    <w:rsid w:val="00222E8C"/>
    <w:rsid w:val="00222F9F"/>
    <w:rsid w:val="00222FB3"/>
    <w:rsid w:val="002234EE"/>
    <w:rsid w:val="00223CD6"/>
    <w:rsid w:val="00226EE9"/>
    <w:rsid w:val="00226FED"/>
    <w:rsid w:val="0022787E"/>
    <w:rsid w:val="002279E6"/>
    <w:rsid w:val="00227E7C"/>
    <w:rsid w:val="00230313"/>
    <w:rsid w:val="002310C9"/>
    <w:rsid w:val="00231F8D"/>
    <w:rsid w:val="00232170"/>
    <w:rsid w:val="00234DCE"/>
    <w:rsid w:val="00235406"/>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3963"/>
    <w:rsid w:val="002553F9"/>
    <w:rsid w:val="00256D28"/>
    <w:rsid w:val="00260E18"/>
    <w:rsid w:val="00260FE3"/>
    <w:rsid w:val="00261809"/>
    <w:rsid w:val="00264C7F"/>
    <w:rsid w:val="002655D6"/>
    <w:rsid w:val="0026583F"/>
    <w:rsid w:val="00265D00"/>
    <w:rsid w:val="00266935"/>
    <w:rsid w:val="00267670"/>
    <w:rsid w:val="00270E61"/>
    <w:rsid w:val="00270ECD"/>
    <w:rsid w:val="00272409"/>
    <w:rsid w:val="00273284"/>
    <w:rsid w:val="00274230"/>
    <w:rsid w:val="0027490E"/>
    <w:rsid w:val="00281152"/>
    <w:rsid w:val="00281A12"/>
    <w:rsid w:val="00284443"/>
    <w:rsid w:val="00284FA6"/>
    <w:rsid w:val="002857DE"/>
    <w:rsid w:val="0028729F"/>
    <w:rsid w:val="00287671"/>
    <w:rsid w:val="00287960"/>
    <w:rsid w:val="00290F0F"/>
    <w:rsid w:val="00294047"/>
    <w:rsid w:val="002948B2"/>
    <w:rsid w:val="0029589E"/>
    <w:rsid w:val="0029592F"/>
    <w:rsid w:val="00296A79"/>
    <w:rsid w:val="00297AF3"/>
    <w:rsid w:val="002A009A"/>
    <w:rsid w:val="002A2D74"/>
    <w:rsid w:val="002A2DE7"/>
    <w:rsid w:val="002A38F4"/>
    <w:rsid w:val="002A41CA"/>
    <w:rsid w:val="002A45DA"/>
    <w:rsid w:val="002A51A0"/>
    <w:rsid w:val="002A5BBC"/>
    <w:rsid w:val="002A5C70"/>
    <w:rsid w:val="002A7301"/>
    <w:rsid w:val="002A7513"/>
    <w:rsid w:val="002B0D82"/>
    <w:rsid w:val="002B19DC"/>
    <w:rsid w:val="002B1C98"/>
    <w:rsid w:val="002B257F"/>
    <w:rsid w:val="002B3507"/>
    <w:rsid w:val="002B7671"/>
    <w:rsid w:val="002B7C05"/>
    <w:rsid w:val="002C14C7"/>
    <w:rsid w:val="002C2AFE"/>
    <w:rsid w:val="002C4282"/>
    <w:rsid w:val="002C4E25"/>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1228"/>
    <w:rsid w:val="002F153F"/>
    <w:rsid w:val="002F16AA"/>
    <w:rsid w:val="002F1E5A"/>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3D8C"/>
    <w:rsid w:val="00304110"/>
    <w:rsid w:val="0030421B"/>
    <w:rsid w:val="00304F03"/>
    <w:rsid w:val="00306F1E"/>
    <w:rsid w:val="00307330"/>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6A6"/>
    <w:rsid w:val="00325ED9"/>
    <w:rsid w:val="00325F6C"/>
    <w:rsid w:val="0032639F"/>
    <w:rsid w:val="00327BA6"/>
    <w:rsid w:val="00330DB0"/>
    <w:rsid w:val="00331EB3"/>
    <w:rsid w:val="003349A9"/>
    <w:rsid w:val="003359FA"/>
    <w:rsid w:val="00335D6A"/>
    <w:rsid w:val="00336A89"/>
    <w:rsid w:val="00336C52"/>
    <w:rsid w:val="00336CBD"/>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6055"/>
    <w:rsid w:val="00366BA2"/>
    <w:rsid w:val="00370BF5"/>
    <w:rsid w:val="00370E81"/>
    <w:rsid w:val="003723E0"/>
    <w:rsid w:val="003731B3"/>
    <w:rsid w:val="003738DE"/>
    <w:rsid w:val="00374D75"/>
    <w:rsid w:val="00375CC9"/>
    <w:rsid w:val="00376DCD"/>
    <w:rsid w:val="00380F52"/>
    <w:rsid w:val="003810D9"/>
    <w:rsid w:val="00381EBD"/>
    <w:rsid w:val="003820D4"/>
    <w:rsid w:val="00382855"/>
    <w:rsid w:val="00385321"/>
    <w:rsid w:val="00385A61"/>
    <w:rsid w:val="003863E9"/>
    <w:rsid w:val="003864F8"/>
    <w:rsid w:val="003866F7"/>
    <w:rsid w:val="00386EC8"/>
    <w:rsid w:val="003910C5"/>
    <w:rsid w:val="00391885"/>
    <w:rsid w:val="003921ED"/>
    <w:rsid w:val="00392428"/>
    <w:rsid w:val="0039354D"/>
    <w:rsid w:val="0039467A"/>
    <w:rsid w:val="00394F6C"/>
    <w:rsid w:val="0039555C"/>
    <w:rsid w:val="003967E5"/>
    <w:rsid w:val="003978A4"/>
    <w:rsid w:val="003A043B"/>
    <w:rsid w:val="003A07F2"/>
    <w:rsid w:val="003A1243"/>
    <w:rsid w:val="003A1582"/>
    <w:rsid w:val="003A2200"/>
    <w:rsid w:val="003A2672"/>
    <w:rsid w:val="003A3224"/>
    <w:rsid w:val="003A3667"/>
    <w:rsid w:val="003A49F9"/>
    <w:rsid w:val="003A5BE4"/>
    <w:rsid w:val="003A6BDE"/>
    <w:rsid w:val="003A6C4D"/>
    <w:rsid w:val="003A7608"/>
    <w:rsid w:val="003A77A5"/>
    <w:rsid w:val="003A7AE5"/>
    <w:rsid w:val="003B0701"/>
    <w:rsid w:val="003B0CF5"/>
    <w:rsid w:val="003B1F4E"/>
    <w:rsid w:val="003B1FE7"/>
    <w:rsid w:val="003B22C4"/>
    <w:rsid w:val="003B4F79"/>
    <w:rsid w:val="003B6192"/>
    <w:rsid w:val="003B788D"/>
    <w:rsid w:val="003C014E"/>
    <w:rsid w:val="003C0150"/>
    <w:rsid w:val="003C25D4"/>
    <w:rsid w:val="003C474A"/>
    <w:rsid w:val="003C487D"/>
    <w:rsid w:val="003C4B72"/>
    <w:rsid w:val="003C521D"/>
    <w:rsid w:val="003C55D5"/>
    <w:rsid w:val="003C5F0F"/>
    <w:rsid w:val="003C6317"/>
    <w:rsid w:val="003D0E1C"/>
    <w:rsid w:val="003D128E"/>
    <w:rsid w:val="003D19FB"/>
    <w:rsid w:val="003D2FC4"/>
    <w:rsid w:val="003D30EF"/>
    <w:rsid w:val="003D31C1"/>
    <w:rsid w:val="003D3A81"/>
    <w:rsid w:val="003D5FB9"/>
    <w:rsid w:val="003D6DAC"/>
    <w:rsid w:val="003D79C0"/>
    <w:rsid w:val="003E05AD"/>
    <w:rsid w:val="003E14F2"/>
    <w:rsid w:val="003E2648"/>
    <w:rsid w:val="003E33FC"/>
    <w:rsid w:val="003E3E7F"/>
    <w:rsid w:val="003E46EC"/>
    <w:rsid w:val="003E5509"/>
    <w:rsid w:val="003E5524"/>
    <w:rsid w:val="003E65BD"/>
    <w:rsid w:val="003E699E"/>
    <w:rsid w:val="003E74FA"/>
    <w:rsid w:val="003F01E7"/>
    <w:rsid w:val="003F15B6"/>
    <w:rsid w:val="003F22F2"/>
    <w:rsid w:val="003F26A4"/>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072B1"/>
    <w:rsid w:val="004101C6"/>
    <w:rsid w:val="00411744"/>
    <w:rsid w:val="00412B25"/>
    <w:rsid w:val="004132D2"/>
    <w:rsid w:val="00413C67"/>
    <w:rsid w:val="0041535F"/>
    <w:rsid w:val="00415A51"/>
    <w:rsid w:val="00415B09"/>
    <w:rsid w:val="00415F43"/>
    <w:rsid w:val="00416213"/>
    <w:rsid w:val="0041674D"/>
    <w:rsid w:val="00416992"/>
    <w:rsid w:val="00420784"/>
    <w:rsid w:val="00420FF3"/>
    <w:rsid w:val="00421D4C"/>
    <w:rsid w:val="00424F0F"/>
    <w:rsid w:val="0042564A"/>
    <w:rsid w:val="00425657"/>
    <w:rsid w:val="00426F90"/>
    <w:rsid w:val="00430DDB"/>
    <w:rsid w:val="004310D1"/>
    <w:rsid w:val="00431336"/>
    <w:rsid w:val="00431CF7"/>
    <w:rsid w:val="00432E70"/>
    <w:rsid w:val="00432EEA"/>
    <w:rsid w:val="00433487"/>
    <w:rsid w:val="00433AE4"/>
    <w:rsid w:val="004341B3"/>
    <w:rsid w:val="00434B79"/>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45A"/>
    <w:rsid w:val="00467E4C"/>
    <w:rsid w:val="004731B3"/>
    <w:rsid w:val="004732EF"/>
    <w:rsid w:val="00475AA5"/>
    <w:rsid w:val="00475E52"/>
    <w:rsid w:val="004769CB"/>
    <w:rsid w:val="00477056"/>
    <w:rsid w:val="004814B8"/>
    <w:rsid w:val="004838D5"/>
    <w:rsid w:val="004846BE"/>
    <w:rsid w:val="0048501D"/>
    <w:rsid w:val="0048634D"/>
    <w:rsid w:val="0048660B"/>
    <w:rsid w:val="0048671B"/>
    <w:rsid w:val="00486AA1"/>
    <w:rsid w:val="00487CAC"/>
    <w:rsid w:val="004903F5"/>
    <w:rsid w:val="004904DB"/>
    <w:rsid w:val="00490A6C"/>
    <w:rsid w:val="0049163C"/>
    <w:rsid w:val="0049201A"/>
    <w:rsid w:val="00492222"/>
    <w:rsid w:val="00492AFA"/>
    <w:rsid w:val="004935FC"/>
    <w:rsid w:val="00495667"/>
    <w:rsid w:val="0049602F"/>
    <w:rsid w:val="00496AFF"/>
    <w:rsid w:val="00496D4C"/>
    <w:rsid w:val="00496DF8"/>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617"/>
    <w:rsid w:val="004B5C4C"/>
    <w:rsid w:val="004B60DC"/>
    <w:rsid w:val="004B7F39"/>
    <w:rsid w:val="004C281B"/>
    <w:rsid w:val="004C30C2"/>
    <w:rsid w:val="004C30F3"/>
    <w:rsid w:val="004C35F2"/>
    <w:rsid w:val="004C439D"/>
    <w:rsid w:val="004C47B3"/>
    <w:rsid w:val="004C5DCF"/>
    <w:rsid w:val="004D0594"/>
    <w:rsid w:val="004D0F69"/>
    <w:rsid w:val="004D12A9"/>
    <w:rsid w:val="004D1AA2"/>
    <w:rsid w:val="004D3399"/>
    <w:rsid w:val="004D374F"/>
    <w:rsid w:val="004D41ED"/>
    <w:rsid w:val="004D427D"/>
    <w:rsid w:val="004D4297"/>
    <w:rsid w:val="004D5F31"/>
    <w:rsid w:val="004D6101"/>
    <w:rsid w:val="004D683E"/>
    <w:rsid w:val="004D6E63"/>
    <w:rsid w:val="004E0232"/>
    <w:rsid w:val="004E0E3E"/>
    <w:rsid w:val="004E1CB3"/>
    <w:rsid w:val="004E1E00"/>
    <w:rsid w:val="004E20B5"/>
    <w:rsid w:val="004E2143"/>
    <w:rsid w:val="004E289C"/>
    <w:rsid w:val="004E2E98"/>
    <w:rsid w:val="004E5810"/>
    <w:rsid w:val="004E7098"/>
    <w:rsid w:val="004E781E"/>
    <w:rsid w:val="004F0495"/>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8FF"/>
    <w:rsid w:val="00526D4A"/>
    <w:rsid w:val="00527A29"/>
    <w:rsid w:val="0053043F"/>
    <w:rsid w:val="00531FEB"/>
    <w:rsid w:val="00533C34"/>
    <w:rsid w:val="00535D3A"/>
    <w:rsid w:val="00536556"/>
    <w:rsid w:val="0053658C"/>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2DE3"/>
    <w:rsid w:val="00554D9F"/>
    <w:rsid w:val="00555BED"/>
    <w:rsid w:val="005577C5"/>
    <w:rsid w:val="005607DC"/>
    <w:rsid w:val="0056146A"/>
    <w:rsid w:val="00561497"/>
    <w:rsid w:val="00562824"/>
    <w:rsid w:val="00563513"/>
    <w:rsid w:val="00563525"/>
    <w:rsid w:val="00564F64"/>
    <w:rsid w:val="0056522D"/>
    <w:rsid w:val="005659BC"/>
    <w:rsid w:val="00565D00"/>
    <w:rsid w:val="005664D5"/>
    <w:rsid w:val="005728EE"/>
    <w:rsid w:val="00572D77"/>
    <w:rsid w:val="00573A8F"/>
    <w:rsid w:val="00573CE0"/>
    <w:rsid w:val="00573F73"/>
    <w:rsid w:val="005741DE"/>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6B5"/>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4ED"/>
    <w:rsid w:val="005C1967"/>
    <w:rsid w:val="005C3106"/>
    <w:rsid w:val="005C32D8"/>
    <w:rsid w:val="005C3D28"/>
    <w:rsid w:val="005C488F"/>
    <w:rsid w:val="005C4991"/>
    <w:rsid w:val="005C4F05"/>
    <w:rsid w:val="005C50E0"/>
    <w:rsid w:val="005C52EC"/>
    <w:rsid w:val="005C57D2"/>
    <w:rsid w:val="005C5914"/>
    <w:rsid w:val="005C6B78"/>
    <w:rsid w:val="005D011C"/>
    <w:rsid w:val="005D26BD"/>
    <w:rsid w:val="005D26EB"/>
    <w:rsid w:val="005D2BDD"/>
    <w:rsid w:val="005D369F"/>
    <w:rsid w:val="005D4518"/>
    <w:rsid w:val="005D51C6"/>
    <w:rsid w:val="005D66B1"/>
    <w:rsid w:val="005D6AAE"/>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19"/>
    <w:rsid w:val="005F51AC"/>
    <w:rsid w:val="005F576C"/>
    <w:rsid w:val="00600074"/>
    <w:rsid w:val="0060373E"/>
    <w:rsid w:val="0060416F"/>
    <w:rsid w:val="00604B91"/>
    <w:rsid w:val="00605349"/>
    <w:rsid w:val="00605BA1"/>
    <w:rsid w:val="00605D79"/>
    <w:rsid w:val="006067D9"/>
    <w:rsid w:val="00606CE9"/>
    <w:rsid w:val="00607288"/>
    <w:rsid w:val="00607A6A"/>
    <w:rsid w:val="00607B8F"/>
    <w:rsid w:val="00610440"/>
    <w:rsid w:val="00610A77"/>
    <w:rsid w:val="00612B78"/>
    <w:rsid w:val="00612DC6"/>
    <w:rsid w:val="00613DFE"/>
    <w:rsid w:val="006140AE"/>
    <w:rsid w:val="006143BB"/>
    <w:rsid w:val="006151CB"/>
    <w:rsid w:val="00615363"/>
    <w:rsid w:val="00615471"/>
    <w:rsid w:val="006155E1"/>
    <w:rsid w:val="00615B76"/>
    <w:rsid w:val="00615F6C"/>
    <w:rsid w:val="006168B9"/>
    <w:rsid w:val="006168DD"/>
    <w:rsid w:val="00617998"/>
    <w:rsid w:val="006179BC"/>
    <w:rsid w:val="006179FA"/>
    <w:rsid w:val="00617FDB"/>
    <w:rsid w:val="0062114A"/>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290B"/>
    <w:rsid w:val="006534B7"/>
    <w:rsid w:val="006548CE"/>
    <w:rsid w:val="006559B4"/>
    <w:rsid w:val="00655AC7"/>
    <w:rsid w:val="00656EFE"/>
    <w:rsid w:val="00657647"/>
    <w:rsid w:val="00657E7D"/>
    <w:rsid w:val="00662510"/>
    <w:rsid w:val="00665AB6"/>
    <w:rsid w:val="006666E4"/>
    <w:rsid w:val="00666A55"/>
    <w:rsid w:val="0066758A"/>
    <w:rsid w:val="0066763B"/>
    <w:rsid w:val="00667DC3"/>
    <w:rsid w:val="00670A91"/>
    <w:rsid w:val="00670DF8"/>
    <w:rsid w:val="006716C4"/>
    <w:rsid w:val="006720A1"/>
    <w:rsid w:val="00672258"/>
    <w:rsid w:val="0067253C"/>
    <w:rsid w:val="00672D13"/>
    <w:rsid w:val="00673ACB"/>
    <w:rsid w:val="00674710"/>
    <w:rsid w:val="006769FD"/>
    <w:rsid w:val="00677567"/>
    <w:rsid w:val="00677868"/>
    <w:rsid w:val="0068297A"/>
    <w:rsid w:val="00683587"/>
    <w:rsid w:val="00685612"/>
    <w:rsid w:val="0068575F"/>
    <w:rsid w:val="00685AB3"/>
    <w:rsid w:val="0068608D"/>
    <w:rsid w:val="006876D3"/>
    <w:rsid w:val="006904F5"/>
    <w:rsid w:val="0069103C"/>
    <w:rsid w:val="0069170F"/>
    <w:rsid w:val="0069179E"/>
    <w:rsid w:val="00692DAA"/>
    <w:rsid w:val="00693445"/>
    <w:rsid w:val="00693A9E"/>
    <w:rsid w:val="00695216"/>
    <w:rsid w:val="00695994"/>
    <w:rsid w:val="00695F8C"/>
    <w:rsid w:val="00697181"/>
    <w:rsid w:val="0069739C"/>
    <w:rsid w:val="006976FC"/>
    <w:rsid w:val="00697EE2"/>
    <w:rsid w:val="006A0191"/>
    <w:rsid w:val="006A0B05"/>
    <w:rsid w:val="006A181E"/>
    <w:rsid w:val="006A5068"/>
    <w:rsid w:val="006A63CD"/>
    <w:rsid w:val="006A7CCE"/>
    <w:rsid w:val="006B079B"/>
    <w:rsid w:val="006B123C"/>
    <w:rsid w:val="006B2962"/>
    <w:rsid w:val="006B4180"/>
    <w:rsid w:val="006B466E"/>
    <w:rsid w:val="006B4B0B"/>
    <w:rsid w:val="006B59B5"/>
    <w:rsid w:val="006B77EF"/>
    <w:rsid w:val="006C08EC"/>
    <w:rsid w:val="006C20C0"/>
    <w:rsid w:val="006C2E57"/>
    <w:rsid w:val="006C2EB8"/>
    <w:rsid w:val="006C5F7E"/>
    <w:rsid w:val="006C6FB6"/>
    <w:rsid w:val="006C7E62"/>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1488"/>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2770"/>
    <w:rsid w:val="00702CFF"/>
    <w:rsid w:val="007035C5"/>
    <w:rsid w:val="00704B81"/>
    <w:rsid w:val="00704CDF"/>
    <w:rsid w:val="00705A8C"/>
    <w:rsid w:val="00705D72"/>
    <w:rsid w:val="00705DFA"/>
    <w:rsid w:val="0070613C"/>
    <w:rsid w:val="007078CE"/>
    <w:rsid w:val="00711451"/>
    <w:rsid w:val="00712038"/>
    <w:rsid w:val="00713368"/>
    <w:rsid w:val="007159DC"/>
    <w:rsid w:val="00716BDB"/>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157"/>
    <w:rsid w:val="0074349B"/>
    <w:rsid w:val="00743F64"/>
    <w:rsid w:val="00745CFC"/>
    <w:rsid w:val="007462E4"/>
    <w:rsid w:val="00750B3C"/>
    <w:rsid w:val="0075275D"/>
    <w:rsid w:val="007528A9"/>
    <w:rsid w:val="007529F4"/>
    <w:rsid w:val="00753062"/>
    <w:rsid w:val="00753827"/>
    <w:rsid w:val="00754350"/>
    <w:rsid w:val="007560D2"/>
    <w:rsid w:val="00756737"/>
    <w:rsid w:val="00756C97"/>
    <w:rsid w:val="007577BE"/>
    <w:rsid w:val="007618B1"/>
    <w:rsid w:val="00761B4C"/>
    <w:rsid w:val="00761D1E"/>
    <w:rsid w:val="00762283"/>
    <w:rsid w:val="00762C6A"/>
    <w:rsid w:val="00763183"/>
    <w:rsid w:val="0076385D"/>
    <w:rsid w:val="00763B2C"/>
    <w:rsid w:val="00763CB2"/>
    <w:rsid w:val="0076410D"/>
    <w:rsid w:val="007648E0"/>
    <w:rsid w:val="00765007"/>
    <w:rsid w:val="00766027"/>
    <w:rsid w:val="00766F63"/>
    <w:rsid w:val="00767630"/>
    <w:rsid w:val="0077058F"/>
    <w:rsid w:val="007706E0"/>
    <w:rsid w:val="007720C1"/>
    <w:rsid w:val="0077210A"/>
    <w:rsid w:val="00772E0D"/>
    <w:rsid w:val="0077331A"/>
    <w:rsid w:val="00773EA3"/>
    <w:rsid w:val="00777631"/>
    <w:rsid w:val="00777BD0"/>
    <w:rsid w:val="00780A14"/>
    <w:rsid w:val="00780C5F"/>
    <w:rsid w:val="00781091"/>
    <w:rsid w:val="00781176"/>
    <w:rsid w:val="0078135A"/>
    <w:rsid w:val="007819CF"/>
    <w:rsid w:val="007820C1"/>
    <w:rsid w:val="007825D5"/>
    <w:rsid w:val="007826AC"/>
    <w:rsid w:val="00782ABE"/>
    <w:rsid w:val="0078340A"/>
    <w:rsid w:val="0078387C"/>
    <w:rsid w:val="007842E7"/>
    <w:rsid w:val="00784324"/>
    <w:rsid w:val="00784EBA"/>
    <w:rsid w:val="00785AE9"/>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B73FE"/>
    <w:rsid w:val="007C217E"/>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6D1"/>
    <w:rsid w:val="007E0726"/>
    <w:rsid w:val="007E2348"/>
    <w:rsid w:val="007E2413"/>
    <w:rsid w:val="007E2573"/>
    <w:rsid w:val="007E2A1D"/>
    <w:rsid w:val="007E2B37"/>
    <w:rsid w:val="007E3493"/>
    <w:rsid w:val="007E59FB"/>
    <w:rsid w:val="007E657C"/>
    <w:rsid w:val="007E729C"/>
    <w:rsid w:val="007F1722"/>
    <w:rsid w:val="007F1B6D"/>
    <w:rsid w:val="007F1C54"/>
    <w:rsid w:val="007F2182"/>
    <w:rsid w:val="007F24E4"/>
    <w:rsid w:val="007F2DE5"/>
    <w:rsid w:val="007F2DFD"/>
    <w:rsid w:val="007F4ED4"/>
    <w:rsid w:val="007F50DB"/>
    <w:rsid w:val="007F517A"/>
    <w:rsid w:val="0080037E"/>
    <w:rsid w:val="0080052E"/>
    <w:rsid w:val="00801011"/>
    <w:rsid w:val="00801E7B"/>
    <w:rsid w:val="008026B1"/>
    <w:rsid w:val="00804736"/>
    <w:rsid w:val="00805892"/>
    <w:rsid w:val="008071B2"/>
    <w:rsid w:val="00807CB5"/>
    <w:rsid w:val="00810F5D"/>
    <w:rsid w:val="008118B6"/>
    <w:rsid w:val="00811EA4"/>
    <w:rsid w:val="0081447D"/>
    <w:rsid w:val="00814813"/>
    <w:rsid w:val="00814C2E"/>
    <w:rsid w:val="00814E0F"/>
    <w:rsid w:val="00815443"/>
    <w:rsid w:val="00816C3A"/>
    <w:rsid w:val="00817B6D"/>
    <w:rsid w:val="008214B5"/>
    <w:rsid w:val="00822293"/>
    <w:rsid w:val="00823B57"/>
    <w:rsid w:val="00823C29"/>
    <w:rsid w:val="00824316"/>
    <w:rsid w:val="00824D20"/>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8BB"/>
    <w:rsid w:val="00846CAE"/>
    <w:rsid w:val="008507CF"/>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5F17"/>
    <w:rsid w:val="008768F9"/>
    <w:rsid w:val="00876E6E"/>
    <w:rsid w:val="00881890"/>
    <w:rsid w:val="00881E63"/>
    <w:rsid w:val="00882517"/>
    <w:rsid w:val="0088299E"/>
    <w:rsid w:val="00883E9E"/>
    <w:rsid w:val="00885138"/>
    <w:rsid w:val="00886D64"/>
    <w:rsid w:val="00887EB5"/>
    <w:rsid w:val="00891125"/>
    <w:rsid w:val="0089127C"/>
    <w:rsid w:val="0089222C"/>
    <w:rsid w:val="008932D4"/>
    <w:rsid w:val="00893789"/>
    <w:rsid w:val="00893B3E"/>
    <w:rsid w:val="00895676"/>
    <w:rsid w:val="00895D68"/>
    <w:rsid w:val="008972E4"/>
    <w:rsid w:val="008A18C0"/>
    <w:rsid w:val="008A1AD9"/>
    <w:rsid w:val="008A2CC9"/>
    <w:rsid w:val="008A2F88"/>
    <w:rsid w:val="008A454B"/>
    <w:rsid w:val="008A5D30"/>
    <w:rsid w:val="008A5EB1"/>
    <w:rsid w:val="008A631F"/>
    <w:rsid w:val="008A65C5"/>
    <w:rsid w:val="008A67B7"/>
    <w:rsid w:val="008A6BC4"/>
    <w:rsid w:val="008A78A6"/>
    <w:rsid w:val="008A7C73"/>
    <w:rsid w:val="008B0734"/>
    <w:rsid w:val="008B0938"/>
    <w:rsid w:val="008B18E9"/>
    <w:rsid w:val="008B2116"/>
    <w:rsid w:val="008B2398"/>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6B2"/>
    <w:rsid w:val="008C792B"/>
    <w:rsid w:val="008C7C69"/>
    <w:rsid w:val="008D04FC"/>
    <w:rsid w:val="008D0893"/>
    <w:rsid w:val="008D09DE"/>
    <w:rsid w:val="008D1D17"/>
    <w:rsid w:val="008D4635"/>
    <w:rsid w:val="008D4C25"/>
    <w:rsid w:val="008D4DF3"/>
    <w:rsid w:val="008D5279"/>
    <w:rsid w:val="008E0C72"/>
    <w:rsid w:val="008E1DA2"/>
    <w:rsid w:val="008E303F"/>
    <w:rsid w:val="008E3C73"/>
    <w:rsid w:val="008E4222"/>
    <w:rsid w:val="008E4647"/>
    <w:rsid w:val="008E4B1F"/>
    <w:rsid w:val="008E4B63"/>
    <w:rsid w:val="008E4F6B"/>
    <w:rsid w:val="008E57C0"/>
    <w:rsid w:val="008E5CE9"/>
    <w:rsid w:val="008E5F8E"/>
    <w:rsid w:val="008E6676"/>
    <w:rsid w:val="008E7E94"/>
    <w:rsid w:val="008F0072"/>
    <w:rsid w:val="008F10E9"/>
    <w:rsid w:val="008F24FD"/>
    <w:rsid w:val="008F2AC7"/>
    <w:rsid w:val="008F4AAC"/>
    <w:rsid w:val="008F56CA"/>
    <w:rsid w:val="008F72E8"/>
    <w:rsid w:val="009006B4"/>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EFB"/>
    <w:rsid w:val="009219A0"/>
    <w:rsid w:val="00921AD1"/>
    <w:rsid w:val="00921D13"/>
    <w:rsid w:val="00922319"/>
    <w:rsid w:val="00922AC6"/>
    <w:rsid w:val="00923E3A"/>
    <w:rsid w:val="00924590"/>
    <w:rsid w:val="00924BAB"/>
    <w:rsid w:val="00924E99"/>
    <w:rsid w:val="00925324"/>
    <w:rsid w:val="00925859"/>
    <w:rsid w:val="0092611A"/>
    <w:rsid w:val="0092640F"/>
    <w:rsid w:val="00927E30"/>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781"/>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120D"/>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1E2A"/>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3DAF"/>
    <w:rsid w:val="009B5EC8"/>
    <w:rsid w:val="009B658D"/>
    <w:rsid w:val="009B6A0A"/>
    <w:rsid w:val="009B6B83"/>
    <w:rsid w:val="009B718B"/>
    <w:rsid w:val="009C09CC"/>
    <w:rsid w:val="009C0A24"/>
    <w:rsid w:val="009C137F"/>
    <w:rsid w:val="009C1A83"/>
    <w:rsid w:val="009C26CF"/>
    <w:rsid w:val="009C3679"/>
    <w:rsid w:val="009C4404"/>
    <w:rsid w:val="009C4F8D"/>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5E05"/>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0BF"/>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70F"/>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87954"/>
    <w:rsid w:val="00A909DE"/>
    <w:rsid w:val="00A918BE"/>
    <w:rsid w:val="00A93505"/>
    <w:rsid w:val="00A94B76"/>
    <w:rsid w:val="00A95651"/>
    <w:rsid w:val="00A9619F"/>
    <w:rsid w:val="00A9651E"/>
    <w:rsid w:val="00A971D3"/>
    <w:rsid w:val="00A97683"/>
    <w:rsid w:val="00AA0363"/>
    <w:rsid w:val="00AA08EA"/>
    <w:rsid w:val="00AA0F92"/>
    <w:rsid w:val="00AA374C"/>
    <w:rsid w:val="00AA5D51"/>
    <w:rsid w:val="00AA6403"/>
    <w:rsid w:val="00AA7345"/>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3FE4"/>
    <w:rsid w:val="00AC594F"/>
    <w:rsid w:val="00AC5AEF"/>
    <w:rsid w:val="00AC6692"/>
    <w:rsid w:val="00AC6FB7"/>
    <w:rsid w:val="00AD0CD2"/>
    <w:rsid w:val="00AD3115"/>
    <w:rsid w:val="00AD34C8"/>
    <w:rsid w:val="00AD3F0A"/>
    <w:rsid w:val="00AD6567"/>
    <w:rsid w:val="00AD7240"/>
    <w:rsid w:val="00AD757A"/>
    <w:rsid w:val="00AD75E4"/>
    <w:rsid w:val="00AD790F"/>
    <w:rsid w:val="00AE209D"/>
    <w:rsid w:val="00AE52ED"/>
    <w:rsid w:val="00AE5783"/>
    <w:rsid w:val="00AE62DA"/>
    <w:rsid w:val="00AE654B"/>
    <w:rsid w:val="00AE6B11"/>
    <w:rsid w:val="00AF1D97"/>
    <w:rsid w:val="00AF2461"/>
    <w:rsid w:val="00AF34C4"/>
    <w:rsid w:val="00AF37B5"/>
    <w:rsid w:val="00AF39FB"/>
    <w:rsid w:val="00AF3E31"/>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427"/>
    <w:rsid w:val="00B15CD2"/>
    <w:rsid w:val="00B1712C"/>
    <w:rsid w:val="00B177CE"/>
    <w:rsid w:val="00B17DC6"/>
    <w:rsid w:val="00B17F93"/>
    <w:rsid w:val="00B2017F"/>
    <w:rsid w:val="00B223D1"/>
    <w:rsid w:val="00B269DE"/>
    <w:rsid w:val="00B26EC9"/>
    <w:rsid w:val="00B273C4"/>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6B96"/>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67B5"/>
    <w:rsid w:val="00B77225"/>
    <w:rsid w:val="00B8028B"/>
    <w:rsid w:val="00B833C3"/>
    <w:rsid w:val="00B836B2"/>
    <w:rsid w:val="00B84496"/>
    <w:rsid w:val="00B8495A"/>
    <w:rsid w:val="00B84AF9"/>
    <w:rsid w:val="00B84BA0"/>
    <w:rsid w:val="00B858EC"/>
    <w:rsid w:val="00B85B9D"/>
    <w:rsid w:val="00B85C5C"/>
    <w:rsid w:val="00B861D3"/>
    <w:rsid w:val="00B86482"/>
    <w:rsid w:val="00B90B44"/>
    <w:rsid w:val="00B90C35"/>
    <w:rsid w:val="00B91462"/>
    <w:rsid w:val="00B915B8"/>
    <w:rsid w:val="00B919CA"/>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1F43"/>
    <w:rsid w:val="00BB32DD"/>
    <w:rsid w:val="00BB3F63"/>
    <w:rsid w:val="00BB4514"/>
    <w:rsid w:val="00BB65AC"/>
    <w:rsid w:val="00BB6C2A"/>
    <w:rsid w:val="00BB6E68"/>
    <w:rsid w:val="00BB6EC5"/>
    <w:rsid w:val="00BC0472"/>
    <w:rsid w:val="00BC1827"/>
    <w:rsid w:val="00BC1BC1"/>
    <w:rsid w:val="00BC20C8"/>
    <w:rsid w:val="00BC3009"/>
    <w:rsid w:val="00BC35A8"/>
    <w:rsid w:val="00BC53B2"/>
    <w:rsid w:val="00BC56C9"/>
    <w:rsid w:val="00BC5770"/>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7DE"/>
    <w:rsid w:val="00BF1A9B"/>
    <w:rsid w:val="00BF2956"/>
    <w:rsid w:val="00BF4392"/>
    <w:rsid w:val="00BF46A1"/>
    <w:rsid w:val="00BF4C16"/>
    <w:rsid w:val="00BF5239"/>
    <w:rsid w:val="00BF535C"/>
    <w:rsid w:val="00BF7B59"/>
    <w:rsid w:val="00BF7BF3"/>
    <w:rsid w:val="00BF7CE9"/>
    <w:rsid w:val="00BF7E08"/>
    <w:rsid w:val="00BF7EB9"/>
    <w:rsid w:val="00C00212"/>
    <w:rsid w:val="00C002F2"/>
    <w:rsid w:val="00C00FAF"/>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1209"/>
    <w:rsid w:val="00C32834"/>
    <w:rsid w:val="00C34E42"/>
    <w:rsid w:val="00C36524"/>
    <w:rsid w:val="00C36815"/>
    <w:rsid w:val="00C40B7F"/>
    <w:rsid w:val="00C44B72"/>
    <w:rsid w:val="00C4522F"/>
    <w:rsid w:val="00C4531F"/>
    <w:rsid w:val="00C4596D"/>
    <w:rsid w:val="00C4633E"/>
    <w:rsid w:val="00C47A9F"/>
    <w:rsid w:val="00C50A6A"/>
    <w:rsid w:val="00C50F4F"/>
    <w:rsid w:val="00C515AB"/>
    <w:rsid w:val="00C51A09"/>
    <w:rsid w:val="00C51AA4"/>
    <w:rsid w:val="00C53298"/>
    <w:rsid w:val="00C54ED6"/>
    <w:rsid w:val="00C552D0"/>
    <w:rsid w:val="00C55F38"/>
    <w:rsid w:val="00C563C8"/>
    <w:rsid w:val="00C57EC7"/>
    <w:rsid w:val="00C61199"/>
    <w:rsid w:val="00C613F6"/>
    <w:rsid w:val="00C63C81"/>
    <w:rsid w:val="00C64F0A"/>
    <w:rsid w:val="00C6697B"/>
    <w:rsid w:val="00C71032"/>
    <w:rsid w:val="00C718C4"/>
    <w:rsid w:val="00C7282F"/>
    <w:rsid w:val="00C72AF6"/>
    <w:rsid w:val="00C72EC4"/>
    <w:rsid w:val="00C74169"/>
    <w:rsid w:val="00C7465A"/>
    <w:rsid w:val="00C74B69"/>
    <w:rsid w:val="00C75FB6"/>
    <w:rsid w:val="00C7623A"/>
    <w:rsid w:val="00C7666D"/>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6F1"/>
    <w:rsid w:val="00C949AC"/>
    <w:rsid w:val="00C954A3"/>
    <w:rsid w:val="00C969F6"/>
    <w:rsid w:val="00C96AE4"/>
    <w:rsid w:val="00CA02E4"/>
    <w:rsid w:val="00CA1689"/>
    <w:rsid w:val="00CA17A7"/>
    <w:rsid w:val="00CA1E4E"/>
    <w:rsid w:val="00CA232F"/>
    <w:rsid w:val="00CA23FB"/>
    <w:rsid w:val="00CA2917"/>
    <w:rsid w:val="00CA3335"/>
    <w:rsid w:val="00CA452C"/>
    <w:rsid w:val="00CA4660"/>
    <w:rsid w:val="00CA4723"/>
    <w:rsid w:val="00CA4F33"/>
    <w:rsid w:val="00CA4F78"/>
    <w:rsid w:val="00CA5886"/>
    <w:rsid w:val="00CA62B5"/>
    <w:rsid w:val="00CA6843"/>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1FCC"/>
    <w:rsid w:val="00CD2957"/>
    <w:rsid w:val="00CD4E6B"/>
    <w:rsid w:val="00CD51BF"/>
    <w:rsid w:val="00CD52F8"/>
    <w:rsid w:val="00CD5DD1"/>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DB1"/>
    <w:rsid w:val="00CE7F0A"/>
    <w:rsid w:val="00CF0153"/>
    <w:rsid w:val="00CF180C"/>
    <w:rsid w:val="00CF24FA"/>
    <w:rsid w:val="00CF2D80"/>
    <w:rsid w:val="00CF42A6"/>
    <w:rsid w:val="00CF602D"/>
    <w:rsid w:val="00CF7D7A"/>
    <w:rsid w:val="00CF7D88"/>
    <w:rsid w:val="00CF7FD3"/>
    <w:rsid w:val="00D017D2"/>
    <w:rsid w:val="00D01D94"/>
    <w:rsid w:val="00D02381"/>
    <w:rsid w:val="00D02A70"/>
    <w:rsid w:val="00D02DC6"/>
    <w:rsid w:val="00D032D1"/>
    <w:rsid w:val="00D03788"/>
    <w:rsid w:val="00D037E5"/>
    <w:rsid w:val="00D0395B"/>
    <w:rsid w:val="00D03BF4"/>
    <w:rsid w:val="00D04951"/>
    <w:rsid w:val="00D052EF"/>
    <w:rsid w:val="00D054DE"/>
    <w:rsid w:val="00D05F97"/>
    <w:rsid w:val="00D07ABA"/>
    <w:rsid w:val="00D07C1E"/>
    <w:rsid w:val="00D107E9"/>
    <w:rsid w:val="00D1080C"/>
    <w:rsid w:val="00D10C71"/>
    <w:rsid w:val="00D1130A"/>
    <w:rsid w:val="00D1334E"/>
    <w:rsid w:val="00D13E45"/>
    <w:rsid w:val="00D14A0F"/>
    <w:rsid w:val="00D1524E"/>
    <w:rsid w:val="00D15676"/>
    <w:rsid w:val="00D15FE0"/>
    <w:rsid w:val="00D16F14"/>
    <w:rsid w:val="00D17298"/>
    <w:rsid w:val="00D217ED"/>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2D92"/>
    <w:rsid w:val="00D4321E"/>
    <w:rsid w:val="00D43363"/>
    <w:rsid w:val="00D434DD"/>
    <w:rsid w:val="00D444CC"/>
    <w:rsid w:val="00D448C6"/>
    <w:rsid w:val="00D4579C"/>
    <w:rsid w:val="00D459AF"/>
    <w:rsid w:val="00D45E03"/>
    <w:rsid w:val="00D47521"/>
    <w:rsid w:val="00D51431"/>
    <w:rsid w:val="00D519BC"/>
    <w:rsid w:val="00D51EB0"/>
    <w:rsid w:val="00D5488E"/>
    <w:rsid w:val="00D5509C"/>
    <w:rsid w:val="00D55929"/>
    <w:rsid w:val="00D55F77"/>
    <w:rsid w:val="00D5768D"/>
    <w:rsid w:val="00D57DC4"/>
    <w:rsid w:val="00D57FC9"/>
    <w:rsid w:val="00D610D5"/>
    <w:rsid w:val="00D61DB9"/>
    <w:rsid w:val="00D62005"/>
    <w:rsid w:val="00D6282E"/>
    <w:rsid w:val="00D629F4"/>
    <w:rsid w:val="00D62D75"/>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70B7"/>
    <w:rsid w:val="00DA1BFD"/>
    <w:rsid w:val="00DA1F80"/>
    <w:rsid w:val="00DA288D"/>
    <w:rsid w:val="00DA2BAE"/>
    <w:rsid w:val="00DA4DB9"/>
    <w:rsid w:val="00DA4E3A"/>
    <w:rsid w:val="00DA5AF9"/>
    <w:rsid w:val="00DA6759"/>
    <w:rsid w:val="00DA7ED7"/>
    <w:rsid w:val="00DB0E05"/>
    <w:rsid w:val="00DB12A5"/>
    <w:rsid w:val="00DB16F5"/>
    <w:rsid w:val="00DB34F5"/>
    <w:rsid w:val="00DB447C"/>
    <w:rsid w:val="00DB4ACE"/>
    <w:rsid w:val="00DB71AF"/>
    <w:rsid w:val="00DB74E2"/>
    <w:rsid w:val="00DB79A5"/>
    <w:rsid w:val="00DC06CE"/>
    <w:rsid w:val="00DC16C6"/>
    <w:rsid w:val="00DC1A31"/>
    <w:rsid w:val="00DC2CA3"/>
    <w:rsid w:val="00DC330C"/>
    <w:rsid w:val="00DC38D2"/>
    <w:rsid w:val="00DC39EA"/>
    <w:rsid w:val="00DC3E57"/>
    <w:rsid w:val="00DC3F66"/>
    <w:rsid w:val="00DC56EB"/>
    <w:rsid w:val="00DC7B19"/>
    <w:rsid w:val="00DD12A0"/>
    <w:rsid w:val="00DD3167"/>
    <w:rsid w:val="00DD69A5"/>
    <w:rsid w:val="00DD6BAF"/>
    <w:rsid w:val="00DD7368"/>
    <w:rsid w:val="00DD7AFB"/>
    <w:rsid w:val="00DE199B"/>
    <w:rsid w:val="00DE35C1"/>
    <w:rsid w:val="00DE3BDA"/>
    <w:rsid w:val="00DE4A69"/>
    <w:rsid w:val="00DE5283"/>
    <w:rsid w:val="00DE5C99"/>
    <w:rsid w:val="00DE5F00"/>
    <w:rsid w:val="00DE7400"/>
    <w:rsid w:val="00DE7C89"/>
    <w:rsid w:val="00DE7E44"/>
    <w:rsid w:val="00DE7F58"/>
    <w:rsid w:val="00DE7F73"/>
    <w:rsid w:val="00DF0490"/>
    <w:rsid w:val="00DF08E7"/>
    <w:rsid w:val="00DF198C"/>
    <w:rsid w:val="00DF1C98"/>
    <w:rsid w:val="00DF228C"/>
    <w:rsid w:val="00DF3634"/>
    <w:rsid w:val="00DF47EA"/>
    <w:rsid w:val="00DF4C9F"/>
    <w:rsid w:val="00DF5000"/>
    <w:rsid w:val="00DF5AA9"/>
    <w:rsid w:val="00DF5BCB"/>
    <w:rsid w:val="00DF66A2"/>
    <w:rsid w:val="00DF703A"/>
    <w:rsid w:val="00DF73D2"/>
    <w:rsid w:val="00E0061D"/>
    <w:rsid w:val="00E0113A"/>
    <w:rsid w:val="00E016C0"/>
    <w:rsid w:val="00E02012"/>
    <w:rsid w:val="00E033DD"/>
    <w:rsid w:val="00E0381C"/>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7B8"/>
    <w:rsid w:val="00E53BFB"/>
    <w:rsid w:val="00E546DB"/>
    <w:rsid w:val="00E547D6"/>
    <w:rsid w:val="00E5498B"/>
    <w:rsid w:val="00E54B5A"/>
    <w:rsid w:val="00E55ADF"/>
    <w:rsid w:val="00E56876"/>
    <w:rsid w:val="00E56BB2"/>
    <w:rsid w:val="00E5714F"/>
    <w:rsid w:val="00E57421"/>
    <w:rsid w:val="00E57D17"/>
    <w:rsid w:val="00E61426"/>
    <w:rsid w:val="00E61AB5"/>
    <w:rsid w:val="00E62EE1"/>
    <w:rsid w:val="00E63BC9"/>
    <w:rsid w:val="00E63D4E"/>
    <w:rsid w:val="00E63D75"/>
    <w:rsid w:val="00E653C3"/>
    <w:rsid w:val="00E65A44"/>
    <w:rsid w:val="00E65A79"/>
    <w:rsid w:val="00E6679E"/>
    <w:rsid w:val="00E66B42"/>
    <w:rsid w:val="00E672BB"/>
    <w:rsid w:val="00E678ED"/>
    <w:rsid w:val="00E67917"/>
    <w:rsid w:val="00E70C61"/>
    <w:rsid w:val="00E73425"/>
    <w:rsid w:val="00E734D9"/>
    <w:rsid w:val="00E75EAD"/>
    <w:rsid w:val="00E75F95"/>
    <w:rsid w:val="00E8030E"/>
    <w:rsid w:val="00E803B8"/>
    <w:rsid w:val="00E8114A"/>
    <w:rsid w:val="00E81B2C"/>
    <w:rsid w:val="00E81BE3"/>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0414"/>
    <w:rsid w:val="00EB12A8"/>
    <w:rsid w:val="00EB15B8"/>
    <w:rsid w:val="00EB16C5"/>
    <w:rsid w:val="00EB4FAD"/>
    <w:rsid w:val="00EB5545"/>
    <w:rsid w:val="00EB74DF"/>
    <w:rsid w:val="00EB7D26"/>
    <w:rsid w:val="00EC0AF9"/>
    <w:rsid w:val="00EC16C6"/>
    <w:rsid w:val="00EC1CC1"/>
    <w:rsid w:val="00EC48B3"/>
    <w:rsid w:val="00EC4DFA"/>
    <w:rsid w:val="00EC6E10"/>
    <w:rsid w:val="00EC7129"/>
    <w:rsid w:val="00EC73BB"/>
    <w:rsid w:val="00EC7B79"/>
    <w:rsid w:val="00ED1068"/>
    <w:rsid w:val="00ED1188"/>
    <w:rsid w:val="00ED171F"/>
    <w:rsid w:val="00ED1AC6"/>
    <w:rsid w:val="00ED4A63"/>
    <w:rsid w:val="00ED5E54"/>
    <w:rsid w:val="00ED6F1D"/>
    <w:rsid w:val="00ED716D"/>
    <w:rsid w:val="00EE0972"/>
    <w:rsid w:val="00EE11DC"/>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8A"/>
    <w:rsid w:val="00EF32B3"/>
    <w:rsid w:val="00EF3A0D"/>
    <w:rsid w:val="00EF67A4"/>
    <w:rsid w:val="00EF78FA"/>
    <w:rsid w:val="00EF7C4D"/>
    <w:rsid w:val="00F02C65"/>
    <w:rsid w:val="00F049CB"/>
    <w:rsid w:val="00F0538A"/>
    <w:rsid w:val="00F0622A"/>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6F80"/>
    <w:rsid w:val="00F2797B"/>
    <w:rsid w:val="00F27EBA"/>
    <w:rsid w:val="00F30BCD"/>
    <w:rsid w:val="00F31710"/>
    <w:rsid w:val="00F32F81"/>
    <w:rsid w:val="00F33583"/>
    <w:rsid w:val="00F34F59"/>
    <w:rsid w:val="00F36221"/>
    <w:rsid w:val="00F367C5"/>
    <w:rsid w:val="00F41086"/>
    <w:rsid w:val="00F424BB"/>
    <w:rsid w:val="00F42619"/>
    <w:rsid w:val="00F43932"/>
    <w:rsid w:val="00F439FA"/>
    <w:rsid w:val="00F443C0"/>
    <w:rsid w:val="00F4476D"/>
    <w:rsid w:val="00F45BD7"/>
    <w:rsid w:val="00F46CC9"/>
    <w:rsid w:val="00F4785A"/>
    <w:rsid w:val="00F47F6D"/>
    <w:rsid w:val="00F5181F"/>
    <w:rsid w:val="00F52C79"/>
    <w:rsid w:val="00F531C5"/>
    <w:rsid w:val="00F54191"/>
    <w:rsid w:val="00F5509E"/>
    <w:rsid w:val="00F55FF4"/>
    <w:rsid w:val="00F5611B"/>
    <w:rsid w:val="00F56E58"/>
    <w:rsid w:val="00F6023D"/>
    <w:rsid w:val="00F6137B"/>
    <w:rsid w:val="00F613E6"/>
    <w:rsid w:val="00F63998"/>
    <w:rsid w:val="00F643F5"/>
    <w:rsid w:val="00F64BCE"/>
    <w:rsid w:val="00F6528C"/>
    <w:rsid w:val="00F65BAD"/>
    <w:rsid w:val="00F66DE9"/>
    <w:rsid w:val="00F66E25"/>
    <w:rsid w:val="00F670AE"/>
    <w:rsid w:val="00F70326"/>
    <w:rsid w:val="00F71495"/>
    <w:rsid w:val="00F716C6"/>
    <w:rsid w:val="00F721FC"/>
    <w:rsid w:val="00F732C1"/>
    <w:rsid w:val="00F73406"/>
    <w:rsid w:val="00F73D5C"/>
    <w:rsid w:val="00F746B8"/>
    <w:rsid w:val="00F747D6"/>
    <w:rsid w:val="00F74B22"/>
    <w:rsid w:val="00F751AE"/>
    <w:rsid w:val="00F7576C"/>
    <w:rsid w:val="00F767EB"/>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2D90"/>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186D"/>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67B"/>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 w:type="character" w:customStyle="1" w:styleId="value">
    <w:name w:val="value"/>
    <w:basedOn w:val="Absatz-Standardschriftart"/>
    <w:rsid w:val="00391885"/>
  </w:style>
  <w:style w:type="character" w:customStyle="1" w:styleId="df">
    <w:name w:val="df"/>
    <w:basedOn w:val="Absatz-Standardschriftart"/>
    <w:rsid w:val="007E06D1"/>
  </w:style>
  <w:style w:type="character" w:customStyle="1" w:styleId="ttt">
    <w:name w:val="ttt"/>
    <w:basedOn w:val="Absatz-Standardschriftart"/>
    <w:rsid w:val="007E06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42903386">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523558">
      <w:bodyDiv w:val="1"/>
      <w:marLeft w:val="0"/>
      <w:marRight w:val="0"/>
      <w:marTop w:val="0"/>
      <w:marBottom w:val="0"/>
      <w:divBdr>
        <w:top w:val="none" w:sz="0" w:space="0" w:color="auto"/>
        <w:left w:val="none" w:sz="0" w:space="0" w:color="auto"/>
        <w:bottom w:val="none" w:sz="0" w:space="0" w:color="auto"/>
        <w:right w:val="none" w:sz="0" w:space="0" w:color="auto"/>
      </w:divBdr>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657612050">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hyperlink" Target="https://synonyme.woxikon.de/synonyme/%C3%BCberschaubarkeit.php" TargetMode="External"/><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cs.opencv.org/3.4/dc/d6b/group__video__track.html"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e.wikipedia.org/wiki/Bewegung_(Physik)" TargetMode="External"/><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5.png"/><Relationship Id="rId62"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1.jpe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 Id="rId9" Type="http://schemas.openxmlformats.org/officeDocument/2006/relationships/hyperlink" Target="https://github.com/ahorv/cloud_detec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4FFFAC-7172-4C0E-B2E0-7F8CAA9B6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1</Pages>
  <Words>28191</Words>
  <Characters>177606</Characters>
  <Application>Microsoft Office Word</Application>
  <DocSecurity>0</DocSecurity>
  <Lines>1480</Lines>
  <Paragraphs>410</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205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73</cp:revision>
  <cp:lastPrinted>2019-01-22T07:32:00Z</cp:lastPrinted>
  <dcterms:created xsi:type="dcterms:W3CDTF">2019-01-16T09:16:00Z</dcterms:created>
  <dcterms:modified xsi:type="dcterms:W3CDTF">2019-01-23T13:01: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